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52FADC1" w14:textId="77777777" w:rsidR="00B92D89" w:rsidRDefault="00B92D89">
      <w:r>
        <w:t>A quick review:</w:t>
      </w:r>
    </w:p>
    <w:p w14:paraId="14090D2B" w14:textId="0E8EF5ED" w:rsidR="00372D16" w:rsidRDefault="00B92D89" w:rsidP="00DE7DA7">
      <w:pPr>
        <w:rPr>
          <w:lang w:bidi="he-IL"/>
        </w:rPr>
      </w:pPr>
      <w:r>
        <w:t xml:space="preserve">After reading </w:t>
      </w:r>
      <w:r w:rsidR="004E6F76">
        <w:fldChar w:fldCharType="begin" w:fldLock="1"/>
      </w:r>
      <w:r w:rsidR="00B6306B">
        <w:instrText>ADDIN CSL_CITATION { "citationItems" : [ { "id" : "ITEM-1", "itemData" : { "ISSN" : "1087-0156", "author" : [ { "dropping-particle" : "", "family" : "Keiser", "given" : "Michael J", "non-dropping-particle" : "", "parse-names" : false, "suffix" : "" }, { "dropping-particle" : "", "family" : "Roth", "given" : "Bryan L", "non-dropping-particle" : "", "parse-names" : false, "suffix" : "" }, { "dropping-particle" : "", "family" : "Armbruster", "given" : "Blaine N", "non-dropping-particle" : "", "parse-names" : false, "suffix" : "" }, { "dropping-particle" : "", "family" : "Ernsberger", "given" : "Paul", "non-dropping-particle" : "", "parse-names" : false, "suffix" : "" }, { "dropping-particle" : "", "family" : "Irwin", "given" : "John J", "non-dropping-particle" : "", "parse-names" : false, "suffix" : "" }, { "dropping-particle" : "", "family" : "Shoichet", "given" : "Brian K", "non-dropping-particle" : "", "parse-names" : false, "suffix" : "" } ], "container-title" : "Nat Biotech", "genre" : "JOUR", "id" : "ITEM-1", "issue" : "2", "issued" : { "date-parts" : [ [ "2007", "2" ] ] }, "note" : "10.1038/nbt1284", "page" : "197-206", "publisher" : "Nature Publishing Group", "title" : "Relating protein pharmacology by ligand chemistry", "type" : "article-journal", "volume" : "25" }, "uris" : [ "http://www.mendeley.com/documents/?uuid=70f36376-ad6e-4946-b159-cfa8650ad911" ] } ], "mendeley" : { "formattedCitation" : "(Keiser et al. 2007)", "plainTextFormattedCitation" : "(Keiser et al. 2007)", "previouslyFormattedCitation" : "&lt;sup&gt;1&lt;/sup&gt;" }, "properties" : { "noteIndex" : 0 }, "schema" : "https://github.com/citation-style-language/schema/raw/master/csl-citation.json" }</w:instrText>
      </w:r>
      <w:r w:rsidR="004E6F76">
        <w:fldChar w:fldCharType="separate"/>
      </w:r>
      <w:r w:rsidR="00B6306B" w:rsidRPr="00B6306B">
        <w:rPr>
          <w:noProof/>
        </w:rPr>
        <w:t>(Keiser et al. 2007)</w:t>
      </w:r>
      <w:r w:rsidR="004E6F76">
        <w:fldChar w:fldCharType="end"/>
      </w:r>
      <w:r>
        <w:t xml:space="preserve"> describing the </w:t>
      </w:r>
      <w:r w:rsidRPr="00B92D89">
        <w:t xml:space="preserve">Similarity </w:t>
      </w:r>
      <w:r w:rsidR="00DE7DA7">
        <w:t>E</w:t>
      </w:r>
      <w:r w:rsidR="00DE7DA7" w:rsidRPr="00B92D89">
        <w:t xml:space="preserve">nsemble </w:t>
      </w:r>
      <w:r w:rsidR="00DE7DA7">
        <w:t>A</w:t>
      </w:r>
      <w:r w:rsidR="00DE7DA7" w:rsidRPr="00B92D89">
        <w:t xml:space="preserve">pproach </w:t>
      </w:r>
      <w:r w:rsidRPr="00B92D89">
        <w:t>(SEA)</w:t>
      </w:r>
      <w:r w:rsidR="00C86852">
        <w:t xml:space="preserve">, which is used to predict binding based on chemical similarity of ligands, </w:t>
      </w:r>
      <w:r>
        <w:t xml:space="preserve">it appeared </w:t>
      </w:r>
      <w:r w:rsidR="009F4EE4">
        <w:t>that in the process of</w:t>
      </w:r>
      <w:r>
        <w:t xml:space="preserve"> creating the statistical model</w:t>
      </w:r>
      <w:r w:rsidR="000246B2">
        <w:t>,</w:t>
      </w:r>
      <w:r>
        <w:t xml:space="preserve"> </w:t>
      </w:r>
      <w:r w:rsidR="000246B2">
        <w:t>the reasoning behind some of the</w:t>
      </w:r>
      <w:r>
        <w:t xml:space="preserve"> steps </w:t>
      </w:r>
      <w:r w:rsidR="00B6672D">
        <w:t xml:space="preserve">taken </w:t>
      </w:r>
      <w:r>
        <w:t xml:space="preserve">was lacking or not provided. </w:t>
      </w:r>
      <w:bookmarkStart w:id="0" w:name="_GoBack"/>
      <w:bookmarkEnd w:id="0"/>
    </w:p>
    <w:p w14:paraId="68FD0B4C" w14:textId="0BD03C97" w:rsidR="00372D16" w:rsidRPr="00C86852" w:rsidRDefault="00372D16" w:rsidP="000246B2">
      <w:r w:rsidRPr="00C86852">
        <w:t>In creating the statistical model, the following outline was followed:</w:t>
      </w:r>
    </w:p>
    <w:p w14:paraId="05EB5E39" w14:textId="51C70701" w:rsidR="00372D16" w:rsidRPr="00C86852" w:rsidRDefault="00372D16" w:rsidP="002241E7">
      <w:pPr>
        <w:pStyle w:val="ListParagraph"/>
        <w:numPr>
          <w:ilvl w:val="0"/>
          <w:numId w:val="2"/>
        </w:numPr>
      </w:pPr>
      <w:r w:rsidRPr="00C86852">
        <w:t>Sets of ligands “across logarithmic set size intervals in the range of 10 to 1,000 molecules” were populated randomly.</w:t>
      </w:r>
    </w:p>
    <w:p w14:paraId="567496B8" w14:textId="472DC343" w:rsidR="00372D16" w:rsidRPr="00070353" w:rsidRDefault="00372D16" w:rsidP="008752CE">
      <w:pPr>
        <w:pStyle w:val="ListParagraph"/>
        <w:numPr>
          <w:ilvl w:val="0"/>
          <w:numId w:val="2"/>
        </w:numPr>
      </w:pPr>
      <w:r w:rsidRPr="00B03594">
        <w:t>For all pairs of ligands, one from set A the other from set B</w:t>
      </w:r>
      <w:r w:rsidR="002241E7">
        <w:t>,</w:t>
      </w:r>
      <w:r w:rsidRPr="00B03594">
        <w:t xml:space="preserve"> </w:t>
      </w:r>
      <w:r w:rsidRPr="00904810">
        <w:t>the Tanimoto coefficient score (Tc</w:t>
      </w:r>
      <w:r w:rsidRPr="00C86852">
        <w:t>;</w:t>
      </w:r>
      <w:r w:rsidR="00425065" w:rsidRPr="00C86852">
        <w:t xml:space="preserve"> ranging from 1</w:t>
      </w:r>
      <w:r w:rsidR="002241E7">
        <w:t xml:space="preserve"> -</w:t>
      </w:r>
      <w:r w:rsidR="00425065" w:rsidRPr="00C86852">
        <w:t xml:space="preserve"> maximal similarity, to 0</w:t>
      </w:r>
      <w:r w:rsidR="002241E7">
        <w:t xml:space="preserve"> -</w:t>
      </w:r>
      <w:r w:rsidR="00425065" w:rsidRPr="00C86852">
        <w:t xml:space="preserve"> minimal similarity) was calculated. The resulting sum of Tc scores (</w:t>
      </w:r>
      <m:oMath>
        <m:r>
          <w:rPr>
            <w:rFonts w:ascii="Cambria Math" w:hAnsi="Cambria Math"/>
          </w:rPr>
          <m:t>RS</m:t>
        </m:r>
      </m:oMath>
      <w:r w:rsidR="00425065" w:rsidRPr="00070353">
        <w:t xml:space="preserve">; raw score) </w:t>
      </w:r>
      <w:r w:rsidR="00425065" w:rsidRPr="00B03594">
        <w:t xml:space="preserve">was </w:t>
      </w:r>
      <w:r w:rsidR="008752CE">
        <w:t>plotted</w:t>
      </w:r>
      <w:r w:rsidR="008752CE" w:rsidRPr="00B03594">
        <w:t xml:space="preserve"> </w:t>
      </w:r>
      <w:r w:rsidR="008752CE">
        <w:t>vs.</w:t>
      </w:r>
      <w:r w:rsidR="008752CE" w:rsidRPr="00B03594">
        <w:t xml:space="preserve"> </w:t>
      </w:r>
      <w:r w:rsidR="00425065" w:rsidRPr="00B03594">
        <w:t xml:space="preserve">the number of </w:t>
      </w:r>
      <w:r w:rsidR="00425065" w:rsidRPr="00904810">
        <w:t>calculations</w:t>
      </w:r>
      <w:r w:rsidR="00425065" w:rsidRPr="00C86852">
        <w:t xml:space="preserve"> made (</w:t>
      </w:r>
      <w:r w:rsidR="00070353">
        <w:rPr>
          <w:i/>
        </w:rPr>
        <w:t>CS</w:t>
      </w:r>
      <w:r w:rsidR="008752CE">
        <w:t>).</w:t>
      </w:r>
      <w:r w:rsidR="00BE352B" w:rsidRPr="00070353">
        <w:t xml:space="preserve"> </w:t>
      </w:r>
      <w:r w:rsidR="008752CE">
        <w:t>CS</w:t>
      </w:r>
      <w:r w:rsidR="008752CE" w:rsidRPr="00070353">
        <w:t xml:space="preserve"> </w:t>
      </w:r>
      <w:r w:rsidR="008752CE">
        <w:t>equals</w:t>
      </w:r>
      <w:r w:rsidR="00425065" w:rsidRPr="00070353">
        <w:t xml:space="preserve"> the </w:t>
      </w:r>
      <w:r w:rsidR="008752CE">
        <w:t xml:space="preserve">multiplication of the </w:t>
      </w:r>
      <w:r w:rsidR="00425065" w:rsidRPr="00070353">
        <w:t>size</w:t>
      </w:r>
      <w:r w:rsidR="008752CE">
        <w:t>s</w:t>
      </w:r>
      <w:r w:rsidR="00425065" w:rsidRPr="00070353">
        <w:t xml:space="preserve"> of set A </w:t>
      </w:r>
      <w:r w:rsidR="008752CE">
        <w:t>and</w:t>
      </w:r>
      <w:r w:rsidR="00425065" w:rsidRPr="00070353">
        <w:t xml:space="preserve"> B, which </w:t>
      </w:r>
      <w:r w:rsidR="008752CE" w:rsidRPr="00070353">
        <w:t>I</w:t>
      </w:r>
      <w:r w:rsidR="008752CE">
        <w:t xml:space="preserve"> will</w:t>
      </w:r>
      <w:r w:rsidR="008752CE" w:rsidRPr="00070353">
        <w:t xml:space="preserve"> </w:t>
      </w:r>
      <w:r w:rsidR="008752CE">
        <w:t>refer to as</w:t>
      </w:r>
      <w:r w:rsidR="00425065" w:rsidRPr="00070353">
        <w:t xml:space="preserve"> </w:t>
      </w:r>
      <w:r w:rsidR="008752CE">
        <w:t xml:space="preserve">the </w:t>
      </w:r>
      <w:r w:rsidR="00425065" w:rsidRPr="00070353">
        <w:t>comparison size.</w:t>
      </w:r>
    </w:p>
    <w:p w14:paraId="1119736A" w14:textId="2F59F260" w:rsidR="00425065" w:rsidRPr="00070353" w:rsidRDefault="00425065" w:rsidP="002241E7">
      <w:pPr>
        <w:pStyle w:val="ListParagraph"/>
        <w:numPr>
          <w:ilvl w:val="0"/>
          <w:numId w:val="2"/>
        </w:numPr>
      </w:pPr>
      <w:r w:rsidRPr="00070353">
        <w:t xml:space="preserve">Grouping by </w:t>
      </w:r>
      <w:r w:rsidR="00070353" w:rsidRPr="002241E7">
        <w:rPr>
          <w:i/>
        </w:rPr>
        <w:t>CS</w:t>
      </w:r>
      <w:r w:rsidR="00070353">
        <w:t xml:space="preserve"> </w:t>
      </w:r>
      <w:r w:rsidRPr="00070353">
        <w:t xml:space="preserve">the mean and standard deviation (SD) of </w:t>
      </w:r>
      <w:r w:rsidR="00070353">
        <w:t>RS</w:t>
      </w:r>
      <w:r w:rsidRPr="00070353">
        <w:t xml:space="preserve"> were calculated and </w:t>
      </w:r>
      <w:r w:rsidR="00070353">
        <w:t xml:space="preserve">a </w:t>
      </w:r>
      <w:r w:rsidRPr="00070353">
        <w:t xml:space="preserve">linear model </w:t>
      </w:r>
      <m:oMath>
        <m:r>
          <w:rPr>
            <w:rFonts w:ascii="Cambria Math" w:hAnsi="Cambria Math"/>
          </w:rPr>
          <m:t>μ</m:t>
        </m:r>
      </m:oMath>
      <w:r w:rsidRPr="00070353">
        <w:rPr>
          <w:rFonts w:eastAsiaTheme="minorEastAsia"/>
        </w:rPr>
        <w:t xml:space="preserve"> </w:t>
      </w:r>
      <w:r w:rsidR="00BE352B" w:rsidRPr="00070353">
        <w:rPr>
          <w:rFonts w:eastAsiaTheme="minorEastAsia"/>
        </w:rPr>
        <w:t xml:space="preserve">was fit to </w:t>
      </w:r>
      <w:r w:rsidR="00070353" w:rsidRPr="002241E7">
        <w:rPr>
          <w:rFonts w:eastAsiaTheme="minorEastAsia"/>
          <w:i/>
        </w:rPr>
        <w:t>CS</w:t>
      </w:r>
      <w:r w:rsidR="00BE352B" w:rsidRPr="00070353">
        <w:rPr>
          <w:rFonts w:eastAsiaTheme="minorEastAsia"/>
        </w:rPr>
        <w:t xml:space="preserve"> </w:t>
      </w:r>
      <w:r w:rsidR="00BE352B" w:rsidRPr="00070353">
        <w:t>against</w:t>
      </w:r>
      <w:r w:rsidRPr="00070353">
        <w:t xml:space="preserve"> the mean while a non-linear model </w:t>
      </w:r>
      <m:oMath>
        <m:r>
          <w:rPr>
            <w:rFonts w:ascii="Cambria Math" w:hAnsi="Cambria Math"/>
          </w:rPr>
          <m:t>σ</m:t>
        </m:r>
      </m:oMath>
      <w:r w:rsidRPr="00070353">
        <w:rPr>
          <w:rFonts w:eastAsiaTheme="minorEastAsia"/>
        </w:rPr>
        <w:t xml:space="preserve"> </w:t>
      </w:r>
      <w:r w:rsidR="00BE352B" w:rsidRPr="00070353">
        <w:rPr>
          <w:rFonts w:eastAsiaTheme="minorEastAsia"/>
        </w:rPr>
        <w:t xml:space="preserve">was fit for </w:t>
      </w:r>
      <w:r w:rsidR="00070353" w:rsidRPr="002241E7">
        <w:rPr>
          <w:rFonts w:eastAsiaTheme="minorEastAsia"/>
          <w:i/>
        </w:rPr>
        <w:t>CS</w:t>
      </w:r>
      <w:r w:rsidR="00BE352B" w:rsidRPr="00070353">
        <w:rPr>
          <w:rFonts w:eastAsiaTheme="minorEastAsia"/>
        </w:rPr>
        <w:t xml:space="preserve"> </w:t>
      </w:r>
      <w:r w:rsidR="00BE352B" w:rsidRPr="00070353">
        <w:t>against</w:t>
      </w:r>
      <w:r w:rsidRPr="00070353">
        <w:t xml:space="preserve"> SD.</w:t>
      </w:r>
    </w:p>
    <w:p w14:paraId="566820D4" w14:textId="57889C3D" w:rsidR="00425065" w:rsidRPr="002241E7" w:rsidRDefault="00BE352B" w:rsidP="002241E7">
      <w:pPr>
        <w:pStyle w:val="ListParagraph"/>
        <w:numPr>
          <w:ilvl w:val="0"/>
          <w:numId w:val="2"/>
        </w:numPr>
      </w:pPr>
      <w:r w:rsidRPr="00070353">
        <w:t>For each comparison made n</w:t>
      </w:r>
      <w:r w:rsidR="00425065" w:rsidRPr="00070353">
        <w:t>ormalized z-scores (</w:t>
      </w:r>
      <m:oMath>
        <m:r>
          <w:rPr>
            <w:rFonts w:ascii="Cambria Math" w:hAnsi="Cambria Math"/>
          </w:rPr>
          <m:t>ZS</m:t>
        </m:r>
      </m:oMath>
      <w:r w:rsidR="00425065" w:rsidRPr="00070353">
        <w:t>) were calculated as follows:</w:t>
      </w:r>
      <w:r w:rsidRPr="00070353">
        <w:t xml:space="preserve"> </w:t>
      </w:r>
      <m:oMath>
        <m:r>
          <w:rPr>
            <w:rFonts w:ascii="Cambria Math" w:hAnsi="Cambria Math"/>
          </w:rPr>
          <m:t>ZS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rs-μ(CS)</m:t>
            </m:r>
          </m:num>
          <m:den>
            <m:r>
              <w:rPr>
                <w:rFonts w:ascii="Cambria Math" w:hAnsi="Cambria Math"/>
              </w:rPr>
              <m:t>σ(CS)</m:t>
            </m:r>
          </m:den>
        </m:f>
        <m:r>
          <w:rPr>
            <w:rFonts w:ascii="Cambria Math" w:hAnsi="Cambria Math"/>
          </w:rPr>
          <m:t xml:space="preserve"> </m:t>
        </m:r>
      </m:oMath>
      <w:r w:rsidRPr="00070353">
        <w:rPr>
          <w:rFonts w:eastAsiaTheme="minorEastAsia"/>
        </w:rPr>
        <w:t>.</w:t>
      </w:r>
    </w:p>
    <w:p w14:paraId="6134DDF4" w14:textId="0F421CC0" w:rsidR="00BE352B" w:rsidRPr="00C86852" w:rsidRDefault="008752CE" w:rsidP="008752CE">
      <w:pPr>
        <w:pStyle w:val="ListParagraph"/>
        <w:numPr>
          <w:ilvl w:val="0"/>
          <w:numId w:val="2"/>
        </w:numPr>
      </w:pPr>
      <w:r>
        <w:rPr>
          <w:rFonts w:eastAsiaTheme="minorEastAsia"/>
        </w:rPr>
        <w:t>A</w:t>
      </w:r>
      <w:r w:rsidRPr="00070353">
        <w:rPr>
          <w:rFonts w:eastAsiaTheme="minorEastAsia"/>
        </w:rPr>
        <w:t xml:space="preserve"> Tc </w:t>
      </w:r>
      <w:r w:rsidRPr="00913567">
        <w:rPr>
          <w:rFonts w:eastAsiaTheme="minorEastAsia"/>
        </w:rPr>
        <w:t>cutoff of 0</w:t>
      </w:r>
      <w:r w:rsidRPr="002241E7">
        <w:t>.57</w:t>
      </w:r>
      <w:r w:rsidRPr="00C86852">
        <w:t xml:space="preserve"> was selected </w:t>
      </w:r>
      <w:r>
        <w:t>t</w:t>
      </w:r>
      <w:r w:rsidRPr="00C86852">
        <w:t xml:space="preserve">o </w:t>
      </w:r>
      <w:r w:rsidR="00BE352B" w:rsidRPr="00C86852">
        <w:t xml:space="preserve">force the resulting </w:t>
      </w:r>
      <m:oMath>
        <m:r>
          <w:rPr>
            <w:rFonts w:ascii="Cambria Math" w:hAnsi="Cambria Math"/>
          </w:rPr>
          <m:t>ZS</m:t>
        </m:r>
      </m:oMath>
      <w:r w:rsidR="00070353">
        <w:rPr>
          <w:rFonts w:eastAsiaTheme="minorEastAsia"/>
        </w:rPr>
        <w:t xml:space="preserve"> </w:t>
      </w:r>
      <w:r w:rsidR="00BE352B" w:rsidRPr="00070353">
        <w:rPr>
          <w:rFonts w:eastAsiaTheme="minorEastAsia"/>
        </w:rPr>
        <w:t>distribution to match an extreme value distribution</w:t>
      </w:r>
      <w:r w:rsidR="00913567">
        <w:rPr>
          <w:rFonts w:eastAsiaTheme="minorEastAsia"/>
        </w:rPr>
        <w:t xml:space="preserve"> (EVD)</w:t>
      </w:r>
      <w:r w:rsidR="00C86852" w:rsidRPr="00C86852">
        <w:t xml:space="preserve">. </w:t>
      </w:r>
    </w:p>
    <w:p w14:paraId="15E5AE2C" w14:textId="77777777" w:rsidR="00070353" w:rsidRDefault="00070353" w:rsidP="000246B2"/>
    <w:p w14:paraId="67E3B644" w14:textId="4EA21FE4" w:rsidR="00070353" w:rsidRDefault="008752CE" w:rsidP="008752CE">
      <w:r>
        <w:t>T</w:t>
      </w:r>
      <w:r w:rsidR="00372D16">
        <w:t xml:space="preserve">hree issues </w:t>
      </w:r>
      <w:r>
        <w:t>emerged</w:t>
      </w:r>
      <w:r w:rsidR="00070353">
        <w:t xml:space="preserve">: </w:t>
      </w:r>
    </w:p>
    <w:p w14:paraId="354F23DD" w14:textId="24820A2B" w:rsidR="00070353" w:rsidRDefault="00070353" w:rsidP="008752CE">
      <w:r>
        <w:t>F</w:t>
      </w:r>
      <w:r w:rsidR="00372D16">
        <w:t>irst, sampling was done “across logarithmic set size intervals in the range of 10 to 1,000 molecules”</w:t>
      </w:r>
      <w:r w:rsidR="008752CE">
        <w:t>,</w:t>
      </w:r>
      <w:r w:rsidR="00372D16">
        <w:t xml:space="preserve"> </w:t>
      </w:r>
      <w:r w:rsidR="00AD6B1B">
        <w:t>wh</w:t>
      </w:r>
      <w:r>
        <w:t xml:space="preserve">ich itself is unclear and although the minimum of </w:t>
      </w:r>
      <w:r w:rsidR="008752CE">
        <w:t xml:space="preserve">CS </w:t>
      </w:r>
      <w:r>
        <w:t xml:space="preserve">is 100 (between two groups of size 10) the model is later being used to conclude the significance of results even when the </w:t>
      </w:r>
      <w:r w:rsidR="00913567" w:rsidRPr="002241E7">
        <w:rPr>
          <w:i/>
        </w:rPr>
        <w:t>CS</w:t>
      </w:r>
      <w:r>
        <w:t xml:space="preserve"> is less </w:t>
      </w:r>
      <w:r w:rsidR="008752CE">
        <w:t xml:space="preserve">than </w:t>
      </w:r>
      <w:r>
        <w:t>100.</w:t>
      </w:r>
    </w:p>
    <w:p w14:paraId="323AD40C" w14:textId="409FB583" w:rsidR="00070353" w:rsidRDefault="00070353" w:rsidP="000246B2">
      <w:r>
        <w:t xml:space="preserve">Second, SD was fitted using a non-linear regression and it </w:t>
      </w:r>
      <w:r w:rsidR="00913567">
        <w:t>is</w:t>
      </w:r>
      <w:r>
        <w:t xml:space="preserve"> clear from the </w:t>
      </w:r>
      <w:r w:rsidR="00913567">
        <w:t xml:space="preserve">graph showing SD vs. </w:t>
      </w:r>
      <w:r w:rsidR="00913567" w:rsidRPr="002241E7">
        <w:rPr>
          <w:i/>
        </w:rPr>
        <w:t>CS</w:t>
      </w:r>
      <w:r>
        <w:t xml:space="preserve"> </w:t>
      </w:r>
      <w:r w:rsidR="00913567">
        <w:t xml:space="preserve">that real SD values are getting further away from the predicted SD values as </w:t>
      </w:r>
      <w:r w:rsidR="00913567" w:rsidRPr="002241E7">
        <w:rPr>
          <w:i/>
        </w:rPr>
        <w:t>CS</w:t>
      </w:r>
      <w:r w:rsidR="00913567">
        <w:t xml:space="preserve"> grows.</w:t>
      </w:r>
    </w:p>
    <w:p w14:paraId="7146B521" w14:textId="2B0F5E2B" w:rsidR="00913567" w:rsidRDefault="00B03594" w:rsidP="008752CE">
      <w:r>
        <w:t>Third</w:t>
      </w:r>
      <w:r w:rsidR="00913567">
        <w:t xml:space="preserve">, it is not clear why the </w:t>
      </w:r>
      <w:r w:rsidR="00913567" w:rsidRPr="002241E7">
        <w:rPr>
          <w:i/>
        </w:rPr>
        <w:t>ZS</w:t>
      </w:r>
      <w:r w:rsidR="00913567">
        <w:t xml:space="preserve"> distribution should be coerced into an EVD</w:t>
      </w:r>
      <w:r w:rsidR="008752CE">
        <w:t>.</w:t>
      </w:r>
      <w:r w:rsidR="00913567">
        <w:t xml:space="preserve"> </w:t>
      </w:r>
      <w:r w:rsidR="008752CE">
        <w:t xml:space="preserve">The </w:t>
      </w:r>
      <w:r w:rsidR="00913567">
        <w:t xml:space="preserve">reasoning given in </w:t>
      </w:r>
      <w:r w:rsidR="004A5DC4">
        <w:fldChar w:fldCharType="begin" w:fldLock="1"/>
      </w:r>
      <w:r w:rsidR="00B6306B">
        <w:instrText>ADDIN CSL_CITATION { "citationItems" : [ { "id" : "ITEM-1", "itemData" : { "ISSN" : "1087-0156", "author" : [ { "dropping-particle" : "", "family" : "Keiser", "given" : "Michael J", "non-dropping-particle" : "", "parse-names" : false, "suffix" : "" }, { "dropping-particle" : "", "family" : "Roth", "given" : "Bryan L", "non-dropping-particle" : "", "parse-names" : false, "suffix" : "" }, { "dropping-particle" : "", "family" : "Armbruster", "given" : "Blaine N", "non-dropping-particle" : "", "parse-names" : false, "suffix" : "" }, { "dropping-particle" : "", "family" : "Ernsberger", "given" : "Paul", "non-dropping-particle" : "", "parse-names" : false, "suffix" : "" }, { "dropping-particle" : "", "family" : "Irwin", "given" : "John J", "non-dropping-particle" : "", "parse-names" : false, "suffix" : "" }, { "dropping-particle" : "", "family" : "Shoichet", "given" : "Brian K", "non-dropping-particle" : "", "parse-names" : false, "suffix" : "" } ], "container-title" : "Nat Biotech", "genre" : "JOUR", "id" : "ITEM-1", "issue" : "2", "issued" : { "date-parts" : [ [ "2007", "2" ] ] }, "note" : "10.1038/nbt1284", "page" : "197-206", "publisher" : "Nature Publishing Group", "title" : "Relating protein pharmacology by ligand chemistry", "type" : "article-journal", "volume" : "25" }, "uris" : [ "http://www.mendeley.com/documents/?uuid=70f36376-ad6e-4946-b159-cfa8650ad911" ] } ], "mendeley" : { "formattedCitation" : "(Keiser et al. 2007)", "plainTextFormattedCitation" : "(Keiser et al. 2007)", "previouslyFormattedCitation" : "&lt;sup&gt;1&lt;/sup&gt;" }, "properties" : { "noteIndex" : 0 }, "schema" : "https://github.com/citation-style-language/schema/raw/master/csl-citation.json" }</w:instrText>
      </w:r>
      <w:r w:rsidR="004A5DC4">
        <w:fldChar w:fldCharType="separate"/>
      </w:r>
      <w:r w:rsidR="00B6306B" w:rsidRPr="00B6306B">
        <w:rPr>
          <w:noProof/>
        </w:rPr>
        <w:t>(Keiser et al. 2007)</w:t>
      </w:r>
      <w:r w:rsidR="004A5DC4">
        <w:fldChar w:fldCharType="end"/>
      </w:r>
      <w:r w:rsidR="004A5DC4">
        <w:t xml:space="preserve"> </w:t>
      </w:r>
      <w:r w:rsidR="00913567">
        <w:t xml:space="preserve">cites </w:t>
      </w:r>
      <w:r w:rsidR="008752CE">
        <w:t xml:space="preserve">BLAST </w:t>
      </w:r>
      <w:r w:rsidR="00913567">
        <w:t xml:space="preserve">as showing </w:t>
      </w:r>
      <w:r w:rsidR="008752CE">
        <w:t xml:space="preserve">that </w:t>
      </w:r>
      <w:r w:rsidR="00913567">
        <w:t xml:space="preserve">the EVD indicates biological significance, however in BLAST the underlying process maximizes the score (by finding the best alignment between </w:t>
      </w:r>
      <w:r w:rsidR="000F4002">
        <w:t>two proteins).</w:t>
      </w:r>
    </w:p>
    <w:p w14:paraId="2129AE64" w14:textId="079C7223" w:rsidR="00B92D89" w:rsidRDefault="00DE7DA7" w:rsidP="00DE7DA7">
      <w:r>
        <w:t>We</w:t>
      </w:r>
      <w:r w:rsidR="000246B2">
        <w:t xml:space="preserve"> decided</w:t>
      </w:r>
      <w:r w:rsidR="00B92D89">
        <w:t xml:space="preserve"> </w:t>
      </w:r>
      <w:r w:rsidR="000246B2">
        <w:t>to derive a statistically robust model</w:t>
      </w:r>
      <w:r>
        <w:t xml:space="preserve"> that will resolve these emerging issues</w:t>
      </w:r>
      <w:r w:rsidR="00B92D89">
        <w:t>.</w:t>
      </w:r>
    </w:p>
    <w:p w14:paraId="5713EDAC" w14:textId="77777777" w:rsidR="00B92D89" w:rsidRDefault="00B92D89"/>
    <w:p w14:paraId="58F083E3" w14:textId="7818A9E9" w:rsidR="00E737CC" w:rsidRDefault="00B92D89">
      <w:r>
        <w:t>Methods:</w:t>
      </w:r>
    </w:p>
    <w:p w14:paraId="57A44A70" w14:textId="6C500167" w:rsidR="00E737CC" w:rsidRDefault="00E737CC" w:rsidP="008752CE">
      <w:r>
        <w:t xml:space="preserve">All </w:t>
      </w:r>
      <w:r w:rsidR="000F4002">
        <w:t xml:space="preserve">raw </w:t>
      </w:r>
      <w:r>
        <w:t xml:space="preserve">data used was provided by Keiser from </w:t>
      </w:r>
      <w:r w:rsidR="004E6F76">
        <w:fldChar w:fldCharType="begin" w:fldLock="1"/>
      </w:r>
      <w:r w:rsidR="00B6306B">
        <w:instrText>ADDIN CSL_CITATION { "citationItems" : [ { "id" : "ITEM-1", "itemData" : { "DOI" : "10.1038/nature11159", "ISSN" : "0028-0836", "author" : [ { "dropping-particle" : "", "family" : "Lounkine", "given" : "Eugen", "non-dropping-particle" : "", "parse-names" : false, "suffix" : "" }, { "dropping-particle" : "", "family" : "Keiser", "given" : "Michael J.", "non-dropping-particle" : "", "parse-names" : false, "suffix" : "" }, { "dropping-particle" : "", "family" : "Whitebread", "given" : "Steven", "non-dropping-particle" : "", "parse-names" : false, "suffix" : "" }, { "dropping-particle" : "", "family" : "Mikhailov", "given" : "Dmitri", "non-dropping-particle" : "", "parse-names" : false, "suffix" : "" }, { "dropping-particle" : "", "family" : "Hamon", "given" : "Jacques", "non-dropping-particle" : "", "parse-names" : false, "suffix" : "" }, { "dropping-particle" : "", "family" : "Jenkins", "given" : "Jeremy L.", "non-dropping-particle" : "", "parse-names" : false, "suffix" : "" }, { "dropping-particle" : "", "family" : "Lavan", "given" : "Paul", "non-dropping-particle" : "", "parse-names" : false, "suffix" : "" }, { "dropping-particle" : "", "family" : "Weber", "given" : "Eckhard", "non-dropping-particle" : "", "parse-names" : false, "suffix" : "" }, { "dropping-particle" : "", "family" : "Doak", "given" : "Allison K.", "non-dropping-particle" : "", "parse-names" : false, "suffix" : "" }, { "dropping-particle" : "", "family" : "C\u00f4t\u00e9", "given" : "Serge", "non-dropping-particle" : "", "parse-names" : false, "suffix" : "" }, { "dropping-particle" : "", "family" : "Shoichet", "given" : "Brian K.", "non-dropping-particle" : "", "parse-names" : false, "suffix" : "" }, { "dropping-particle" : "", "family" : "Urban", "given" : "Laszlo", "non-dropping-particle" : "", "parse-names" : false, "suffix" : "" } ], "container-title" : "Nature", "id" : "ITEM-1", "issue" : "7403", "issued" : { "date-parts" : [ [ "2012", "6", "10" ] ] }, "page" : "361", "publisher" : "Nature Publishing Group", "title" : "Large-scale prediction and testing of drug activity on side-effect targets", "type" : "article-journal", "volume" : "486" }, "uris" : [ "http://www.mendeley.com/documents/?uuid=55de145e-104b-3938-bbb9-11c01728a3d5" ] } ], "mendeley" : { "formattedCitation" : "(Lounkine et al. 2012)", "plainTextFormattedCitation" : "(Lounkine et al. 2012)", "previouslyFormattedCitation" : "&lt;sup&gt;2&lt;/sup&gt;" }, "properties" : { "noteIndex" : 0 }, "schema" : "https://github.com/citation-style-language/schema/raw/master/csl-citation.json" }</w:instrText>
      </w:r>
      <w:r w:rsidR="004E6F76">
        <w:fldChar w:fldCharType="separate"/>
      </w:r>
      <w:r w:rsidR="00B6306B" w:rsidRPr="00B6306B">
        <w:rPr>
          <w:noProof/>
        </w:rPr>
        <w:t>(Lounkine et al. 2012)</w:t>
      </w:r>
      <w:r w:rsidR="004E6F76">
        <w:fldChar w:fldCharType="end"/>
      </w:r>
      <w:r>
        <w:t>.</w:t>
      </w:r>
      <w:r w:rsidR="000F4002">
        <w:t xml:space="preserve"> </w:t>
      </w:r>
      <w:r>
        <w:t>This includes: A mapping between protein targets and their ligands, ligand fingerprints</w:t>
      </w:r>
      <w:r w:rsidR="008752CE">
        <w:t>,</w:t>
      </w:r>
      <w:r>
        <w:t xml:space="preserve"> which were used to derive the statistical model</w:t>
      </w:r>
      <w:r w:rsidR="008752CE">
        <w:t>,</w:t>
      </w:r>
      <w:r>
        <w:t xml:space="preserve"> and drug fingerprints</w:t>
      </w:r>
      <w:r w:rsidR="008752CE">
        <w:t>,</w:t>
      </w:r>
      <w:r>
        <w:t xml:space="preserve"> which</w:t>
      </w:r>
      <w:r w:rsidR="000F4002">
        <w:t xml:space="preserve"> are not included in the ligand set</w:t>
      </w:r>
      <w:r>
        <w:t>, which were shown to bind to specific targets</w:t>
      </w:r>
      <w:r w:rsidR="004E6F76">
        <w:t xml:space="preserve"> </w:t>
      </w:r>
      <w:r w:rsidR="004E6F76">
        <w:fldChar w:fldCharType="begin" w:fldLock="1"/>
      </w:r>
      <w:r w:rsidR="00B6306B">
        <w:instrText>ADDIN CSL_CITATION { "citationItems" : [ { "id" : "ITEM-1", "itemData" : { "DOI" : "10.1038/nature11159", "ISSN" : "0028-0836", "author" : [ { "dropping-particle" : "", "family" : "Lounkine", "given" : "Eugen", "non-dropping-particle" : "", "parse-names" : false, "suffix" : "" }, { "dropping-particle" : "", "family" : "Keiser", "given" : "Michael J.", "non-dropping-particle" : "", "parse-names" : false, "suffix" : "" }, { "dropping-particle" : "", "family" : "Whitebread", "given" : "Steven", "non-dropping-particle" : "", "parse-names" : false, "suffix" : "" }, { "dropping-particle" : "", "family" : "Mikhailov", "given" : "Dmitri", "non-dropping-particle" : "", "parse-names" : false, "suffix" : "" }, { "dropping-particle" : "", "family" : "Hamon", "given" : "Jacques", "non-dropping-particle" : "", "parse-names" : false, "suffix" : "" }, { "dropping-particle" : "", "family" : "Jenkins", "given" : "Jeremy L.", "non-dropping-particle" : "", "parse-names" : false, "suffix" : "" }, { "dropping-particle" : "", "family" : "Lavan", "given" : "Paul", "non-dropping-particle" : "", "parse-names" : false, "suffix" : "" }, { "dropping-particle" : "", "family" : "Weber", "given" : "Eckhard", "non-dropping-particle" : "", "parse-names" : false, "suffix" : "" }, { "dropping-particle" : "", "family" : "Doak", "given" : "Allison K.", "non-dropping-particle" : "", "parse-names" : false, "suffix" : "" }, { "dropping-particle" : "", "family" : "C\u00f4t\u00e9", "given" : "Serge", "non-dropping-particle" : "", "parse-names" : false, "suffix" : "" }, { "dropping-particle" : "", "family" : "Shoichet", "given" : "Brian K.", "non-dropping-particle" : "", "parse-names" : false, "suffix" : "" }, { "dropping-particle" : "", "family" : "Urban", "given" : "Laszlo", "non-dropping-particle" : "", "parse-names" : false, "suffix" : "" } ], "container-title" : "Nature", "id" : "ITEM-1", "issue" : "7403", "issued" : { "date-parts" : [ [ "2012", "6", "10" ] ] }, "page" : "361", "publisher" : "Nature Publishing Group", "title" : "Large-scale prediction and testing of drug activity on side-effect targets", "type" : "article-journal", "volume" : "486" }, "uris" : [ "http://www.mendeley.com/documents/?uuid=55de145e-104b-3938-bbb9-11c01728a3d5" ] } ], "mendeley" : { "formattedCitation" : "(Lounkine et al. 2012)", "plainTextFormattedCitation" : "(Lounkine et al. 2012)", "previouslyFormattedCitation" : "&lt;sup&gt;2&lt;/sup&gt;" }, "properties" : { "noteIndex" : 0 }, "schema" : "https://github.com/citation-style-language/schema/raw/master/csl-citation.json" }</w:instrText>
      </w:r>
      <w:r w:rsidR="004E6F76">
        <w:fldChar w:fldCharType="separate"/>
      </w:r>
      <w:r w:rsidR="00B6306B" w:rsidRPr="00B6306B">
        <w:rPr>
          <w:noProof/>
        </w:rPr>
        <w:t>(Lounkine et al. 2012)</w:t>
      </w:r>
      <w:r w:rsidR="004E6F76">
        <w:fldChar w:fldCharType="end"/>
      </w:r>
      <w:r>
        <w:t>.</w:t>
      </w:r>
      <w:r w:rsidR="00DE7DA7">
        <w:t xml:space="preserve"> [Please break into two or three simple sentences.]</w:t>
      </w:r>
    </w:p>
    <w:p w14:paraId="77409AA9" w14:textId="77777777" w:rsidR="000F4002" w:rsidRDefault="000F4002"/>
    <w:p w14:paraId="047A4F6B" w14:textId="0558DA58" w:rsidR="000F4002" w:rsidRDefault="000F4002" w:rsidP="00416327">
      <w:r>
        <w:t xml:space="preserve">To try and </w:t>
      </w:r>
      <w:r w:rsidR="00416327">
        <w:t>re</w:t>
      </w:r>
      <w:r>
        <w:t>solve the</w:t>
      </w:r>
      <w:r w:rsidR="00416327">
        <w:t xml:space="preserve"> emerging</w:t>
      </w:r>
      <w:r>
        <w:t xml:space="preserve"> issues we repeated the sampling process </w:t>
      </w:r>
      <w:r w:rsidR="004A5DC4">
        <w:t xml:space="preserve">made by </w:t>
      </w:r>
      <w:r w:rsidR="004A5DC4">
        <w:fldChar w:fldCharType="begin" w:fldLock="1"/>
      </w:r>
      <w:r w:rsidR="00B6306B">
        <w:instrText>ADDIN CSL_CITATION { "citationItems" : [ { "id" : "ITEM-1", "itemData" : { "ISSN" : "1087-0156", "author" : [ { "dropping-particle" : "", "family" : "Keiser", "given" : "Michael J", "non-dropping-particle" : "", "parse-names" : false, "suffix" : "" }, { "dropping-particle" : "", "family" : "Roth", "given" : "Bryan L", "non-dropping-particle" : "", "parse-names" : false, "suffix" : "" }, { "dropping-particle" : "", "family" : "Armbruster", "given" : "Blaine N", "non-dropping-particle" : "", "parse-names" : false, "suffix" : "" }, { "dropping-particle" : "", "family" : "Ernsberger", "given" : "Paul", "non-dropping-particle" : "", "parse-names" : false, "suffix" : "" }, { "dropping-particle" : "", "family" : "Irwin", "given" : "John J", "non-dropping-particle" : "", "parse-names" : false, "suffix" : "" }, { "dropping-particle" : "", "family" : "Shoichet", "given" : "Brian K", "non-dropping-particle" : "", "parse-names" : false, "suffix" : "" } ], "container-title" : "Nat Biotech", "genre" : "JOUR", "id" : "ITEM-1", "issue" : "2", "issued" : { "date-parts" : [ [ "2007", "2" ] ] }, "note" : "10.1038/nbt1284", "page" : "197-206", "publisher" : "Nature Publishing Group", "title" : "Relating protein pharmacology by ligand chemistry", "type" : "article-journal", "volume" : "25" }, "uris" : [ "http://www.mendeley.com/documents/?uuid=70f36376-ad6e-4946-b159-cfa8650ad911" ] } ], "mendeley" : { "formattedCitation" : "(Keiser et al. 2007)", "plainTextFormattedCitation" : "(Keiser et al. 2007)", "previouslyFormattedCitation" : "&lt;sup&gt;1&lt;/sup&gt;" }, "properties" : { "noteIndex" : 0 }, "schema" : "https://github.com/citation-style-language/schema/raw/master/csl-citation.json" }</w:instrText>
      </w:r>
      <w:r w:rsidR="004A5DC4">
        <w:fldChar w:fldCharType="separate"/>
      </w:r>
      <w:r w:rsidR="00B6306B" w:rsidRPr="00B6306B">
        <w:rPr>
          <w:noProof/>
        </w:rPr>
        <w:t>(Keiser et al. 2007)</w:t>
      </w:r>
      <w:r w:rsidR="004A5DC4">
        <w:fldChar w:fldCharType="end"/>
      </w:r>
      <w:r w:rsidR="004A5DC4">
        <w:t xml:space="preserve"> </w:t>
      </w:r>
      <w:r>
        <w:t xml:space="preserve">in order to create a similar set of data </w:t>
      </w:r>
      <w:r w:rsidR="00416327">
        <w:t>to be used in</w:t>
      </w:r>
      <w:r>
        <w:t xml:space="preserve"> the analysis step. </w:t>
      </w:r>
    </w:p>
    <w:p w14:paraId="00308DEB" w14:textId="77777777" w:rsidR="00E40FA6" w:rsidRDefault="00E40FA6" w:rsidP="00B92D89"/>
    <w:p w14:paraId="61C1239F" w14:textId="77777777" w:rsidR="00B92D89" w:rsidRDefault="00B92D89" w:rsidP="00B92D89">
      <w:r>
        <w:t>Sampling process:</w:t>
      </w:r>
    </w:p>
    <w:p w14:paraId="49806DE5" w14:textId="77777777" w:rsidR="00B92D89" w:rsidRDefault="00B92D89" w:rsidP="00311B4B">
      <w:pPr>
        <w:pStyle w:val="ListParagraph"/>
        <w:numPr>
          <w:ilvl w:val="0"/>
          <w:numId w:val="1"/>
        </w:numPr>
      </w:pPr>
      <w:r>
        <w:lastRenderedPageBreak/>
        <w:t xml:space="preserve">Ligand sets of sizes ranging from </w:t>
      </w:r>
      <w:r w:rsidR="00E40FA6">
        <w:t>1</w:t>
      </w:r>
      <w:r>
        <w:t xml:space="preserve"> to 1</w:t>
      </w:r>
      <w:r w:rsidR="00E40FA6">
        <w:t>,</w:t>
      </w:r>
      <w:r>
        <w:t xml:space="preserve">000 were randomly selected from a pool of </w:t>
      </w:r>
      <w:r w:rsidRPr="00B92D89">
        <w:t>163</w:t>
      </w:r>
      <w:r>
        <w:t>,</w:t>
      </w:r>
      <w:r w:rsidRPr="00B92D89">
        <w:t>547</w:t>
      </w:r>
      <w:r w:rsidR="00311B4B">
        <w:t xml:space="preserve"> ligands.</w:t>
      </w:r>
    </w:p>
    <w:p w14:paraId="5F04B7F7" w14:textId="3BBEB5AA" w:rsidR="00311B4B" w:rsidRPr="00E40FA6" w:rsidRDefault="000246B2" w:rsidP="00DE7DA7">
      <w:pPr>
        <w:pStyle w:val="ListParagraph"/>
        <w:numPr>
          <w:ilvl w:val="0"/>
          <w:numId w:val="1"/>
        </w:numPr>
      </w:pPr>
      <w:r>
        <w:t>For all pairs of ligands</w:t>
      </w:r>
      <w:r w:rsidR="00D0129A">
        <w:t>, L1 and L2</w:t>
      </w:r>
      <w:r>
        <w:t>, where one is from set A and the other from set B</w:t>
      </w:r>
      <w:r w:rsidR="00B979C4">
        <w:t>,</w:t>
      </w:r>
      <w:r>
        <w:t xml:space="preserve"> </w:t>
      </w:r>
      <w:r w:rsidR="00DE7DA7">
        <w:t>Tc</w:t>
      </w:r>
      <w:r w:rsidR="00311B4B">
        <w:t xml:space="preserve"> was calculated. The sum of Tc was saved</w:t>
      </w:r>
      <w:r w:rsidR="00B979C4">
        <w:t>,</w:t>
      </w:r>
      <w:r w:rsidR="00311B4B">
        <w:t xml:space="preserve"> </w:t>
      </w:r>
      <w:r w:rsidR="00416327">
        <w:t>to the</w:t>
      </w:r>
      <w:r w:rsidR="00311B4B">
        <w:t xml:space="preserve"> tuple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</m:t>
            </m:r>
          </m:e>
        </m:d>
      </m:oMath>
      <w:r w:rsidR="00311B4B">
        <w:rPr>
          <w:rFonts w:eastAsiaTheme="minorEastAsia"/>
        </w:rPr>
        <w:t xml:space="preserve">,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</m:oMath>
      <w:r w:rsidR="00311B4B">
        <w:rPr>
          <w:rFonts w:eastAsiaTheme="minorEastAsia"/>
        </w:rPr>
        <w:t xml:space="preserve">,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</m:t>
            </m:r>
          </m:e>
        </m:nary>
      </m:oMath>
      <w:r w:rsidR="00311B4B">
        <w:rPr>
          <w:rFonts w:eastAsiaTheme="minorEastAsia"/>
        </w:rPr>
        <w:t>).</w:t>
      </w:r>
    </w:p>
    <w:p w14:paraId="53126D66" w14:textId="77777777" w:rsidR="00E40FA6" w:rsidRPr="00E40FA6" w:rsidRDefault="00E40FA6" w:rsidP="00E40FA6">
      <w:r>
        <w:t>The sampling process was repeated 10 times.</w:t>
      </w:r>
    </w:p>
    <w:p w14:paraId="04FBC6C3" w14:textId="77777777" w:rsidR="00E40FA6" w:rsidRDefault="00E40FA6" w:rsidP="00E40FA6"/>
    <w:p w14:paraId="4A04DF1C" w14:textId="77777777" w:rsidR="00E40FA6" w:rsidRDefault="00E40FA6" w:rsidP="00E40FA6">
      <w:r>
        <w:t>Analysis done:</w:t>
      </w:r>
    </w:p>
    <w:p w14:paraId="37F01ED2" w14:textId="77777777" w:rsidR="009F4EE4" w:rsidRDefault="009F4EE4" w:rsidP="009F4EE4"/>
    <w:p w14:paraId="11DB3C7A" w14:textId="47B3165E" w:rsidR="00E40FA6" w:rsidRDefault="00B979C4" w:rsidP="00416327">
      <w:r>
        <w:t>In</w:t>
      </w:r>
      <w:r w:rsidR="00E40FA6">
        <w:t xml:space="preserve"> SEA</w:t>
      </w:r>
      <w:r>
        <w:t xml:space="preserve"> </w:t>
      </w:r>
      <w:r w:rsidR="00801010">
        <w:fldChar w:fldCharType="begin" w:fldLock="1"/>
      </w:r>
      <w:r w:rsidR="00B6306B">
        <w:instrText>ADDIN CSL_CITATION { "citationItems" : [ { "id" : "ITEM-1", "itemData" : { "ISSN" : "1087-0156", "author" : [ { "dropping-particle" : "", "family" : "Keiser", "given" : "Michael J", "non-dropping-particle" : "", "parse-names" : false, "suffix" : "" }, { "dropping-particle" : "", "family" : "Roth", "given" : "Bryan L", "non-dropping-particle" : "", "parse-names" : false, "suffix" : "" }, { "dropping-particle" : "", "family" : "Armbruster", "given" : "Blaine N", "non-dropping-particle" : "", "parse-names" : false, "suffix" : "" }, { "dropping-particle" : "", "family" : "Ernsberger", "given" : "Paul", "non-dropping-particle" : "", "parse-names" : false, "suffix" : "" }, { "dropping-particle" : "", "family" : "Irwin", "given" : "John J", "non-dropping-particle" : "", "parse-names" : false, "suffix" : "" }, { "dropping-particle" : "", "family" : "Shoichet", "given" : "Brian K", "non-dropping-particle" : "", "parse-names" : false, "suffix" : "" } ], "container-title" : "Nat Biotech", "genre" : "JOUR", "id" : "ITEM-1", "issue" : "2", "issued" : { "date-parts" : [ [ "2007", "2" ] ] }, "note" : "10.1038/nbt1284", "page" : "197-206", "publisher" : "Nature Publishing Group", "title" : "Relating protein pharmacology by ligand chemistry", "type" : "article-journal", "volume" : "25" }, "uris" : [ "http://www.mendeley.com/documents/?uuid=70f36376-ad6e-4946-b159-cfa8650ad911" ] } ], "mendeley" : { "formattedCitation" : "(Keiser et al. 2007)", "plainTextFormattedCitation" : "(Keiser et al. 2007)", "previouslyFormattedCitation" : "&lt;sup&gt;1&lt;/sup&gt;" }, "properties" : { "noteIndex" : 0 }, "schema" : "https://github.com/citation-style-language/schema/raw/master/csl-citation.json" }</w:instrText>
      </w:r>
      <w:r w:rsidR="00801010">
        <w:fldChar w:fldCharType="separate"/>
      </w:r>
      <w:r w:rsidR="00B6306B" w:rsidRPr="00B6306B">
        <w:rPr>
          <w:noProof/>
        </w:rPr>
        <w:t>(Keiser et al. 2007)</w:t>
      </w:r>
      <w:r w:rsidR="00801010">
        <w:fldChar w:fldCharType="end"/>
      </w:r>
      <w:r w:rsidR="00E40FA6">
        <w:t xml:space="preserve"> sampling was done using “across logarithmic set size intervals in the range of 10 to 1,000 molecules”</w:t>
      </w:r>
      <w:r w:rsidR="00E01C60">
        <w:t xml:space="preserve"> which resulted in </w:t>
      </w:r>
      <w:r w:rsidR="004C6EDF">
        <w:t>set comparison sizes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</m:t>
            </m:r>
          </m:e>
        </m:d>
        <m:r>
          <w:rPr>
            <w:rFonts w:ascii="Cambria Math" w:hAnsi="Cambria Math"/>
          </w:rPr>
          <m:t>×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</m:oMath>
      <w:r w:rsidR="004C6EDF">
        <w:t>) ranging from 100 to</w:t>
      </w:r>
      <w:r w:rsidR="00B6306B"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>
        <w:t>.</w:t>
      </w:r>
      <w:r w:rsidR="00E40FA6">
        <w:t xml:space="preserve"> </w:t>
      </w:r>
      <w:r>
        <w:t>In that paper</w:t>
      </w:r>
      <w:r w:rsidR="009F4EE4">
        <w:t xml:space="preserve"> there were no</w:t>
      </w:r>
      <w:r w:rsidR="00D45722">
        <w:t xml:space="preserve"> single ligand</w:t>
      </w:r>
      <w:r w:rsidR="00416327">
        <w:t xml:space="preserve"> sets</w:t>
      </w:r>
      <w:r w:rsidR="00D45722">
        <w:t xml:space="preserve"> </w:t>
      </w:r>
      <w:r w:rsidR="009F4EE4">
        <w:t>in the sampling process</w:t>
      </w:r>
      <w:r>
        <w:t>. However,</w:t>
      </w:r>
      <w:r w:rsidR="00D45722">
        <w:t xml:space="preserve"> the</w:t>
      </w:r>
      <w:r>
        <w:t xml:space="preserve"> same</w:t>
      </w:r>
      <w:r w:rsidR="00D45722">
        <w:t xml:space="preserve"> statistical model </w:t>
      </w:r>
      <w:r>
        <w:t xml:space="preserve">was </w:t>
      </w:r>
      <w:r w:rsidR="00416327">
        <w:t xml:space="preserve">later </w:t>
      </w:r>
      <w:r w:rsidR="00D45722">
        <w:t xml:space="preserve">used </w:t>
      </w:r>
      <w:r w:rsidR="00416327">
        <w:t>to predict the statistical significance of the score when a single ligand is checked vs. another set of ligands, which sometimes resulted in a comparison size less than 100</w:t>
      </w:r>
      <w:r w:rsidR="00416327" w:rsidDel="00416327">
        <w:t xml:space="preserve"> </w:t>
      </w:r>
      <w:r>
        <w:t>(</w:t>
      </w:r>
      <w:r w:rsidR="00D45722" w:rsidRPr="00B92D89">
        <w:t>Keiser</w:t>
      </w:r>
      <w:r w:rsidR="00D45722">
        <w:t xml:space="preserve"> et al. 2012)</w:t>
      </w:r>
      <w:r w:rsidR="004C6EDF">
        <w:t xml:space="preserve">. </w:t>
      </w:r>
      <w:r>
        <w:t xml:space="preserve">Thus, we examined </w:t>
      </w:r>
      <w:r w:rsidR="00E40FA6">
        <w:t>if the same results would be achieved when using set sizes ranging from 1 to 1,000</w:t>
      </w:r>
      <w:r w:rsidR="009F4EE4">
        <w:t xml:space="preserve"> (using set size interval of </w:t>
      </w:r>
      <w:r w:rsidR="00E40FA6">
        <w:t>1).</w:t>
      </w:r>
    </w:p>
    <w:p w14:paraId="22ABD429" w14:textId="77777777" w:rsidR="009F4EE4" w:rsidRDefault="009F4EE4" w:rsidP="009F4EE4"/>
    <w:p w14:paraId="34F6F972" w14:textId="527098A7" w:rsidR="00E40FA6" w:rsidRDefault="006F4EC6" w:rsidP="006F4EC6">
      <w:r>
        <w:t xml:space="preserve">In order to replicated the sampling data produced by </w:t>
      </w:r>
      <w:r>
        <w:fldChar w:fldCharType="begin" w:fldLock="1"/>
      </w:r>
      <w:r w:rsidR="00B6306B">
        <w:instrText>ADDIN CSL_CITATION { "citationItems" : [ { "id" : "ITEM-1", "itemData" : { "ISSN" : "1087-0156", "author" : [ { "dropping-particle" : "", "family" : "Keiser", "given" : "Michael J", "non-dropping-particle" : "", "parse-names" : false, "suffix" : "" }, { "dropping-particle" : "", "family" : "Roth", "given" : "Bryan L", "non-dropping-particle" : "", "parse-names" : false, "suffix" : "" }, { "dropping-particle" : "", "family" : "Armbruster", "given" : "Blaine N", "non-dropping-particle" : "", "parse-names" : false, "suffix" : "" }, { "dropping-particle" : "", "family" : "Ernsberger", "given" : "Paul", "non-dropping-particle" : "", "parse-names" : false, "suffix" : "" }, { "dropping-particle" : "", "family" : "Irwin", "given" : "John J", "non-dropping-particle" : "", "parse-names" : false, "suffix" : "" }, { "dropping-particle" : "", "family" : "Shoichet", "given" : "Brian K", "non-dropping-particle" : "", "parse-names" : false, "suffix" : "" } ], "container-title" : "Nat Biotech", "genre" : "JOUR", "id" : "ITEM-1", "issue" : "2", "issued" : { "date-parts" : [ [ "2007", "2" ] ] }, "note" : "10.1038/nbt1284", "page" : "197-206", "publisher" : "Nature Publishing Group", "title" : "Relating protein pharmacology by ligand chemistry", "type" : "article-journal", "volume" : "25" }, "uris" : [ "http://www.mendeley.com/documents/?uuid=70f36376-ad6e-4946-b159-cfa8650ad911" ] } ], "mendeley" : { "formattedCitation" : "(Keiser et al. 2007)", "plainTextFormattedCitation" : "(Keiser et al. 2007)", "previouslyFormattedCitation" : "&lt;sup&gt;1&lt;/sup&gt;" }, "properties" : { "noteIndex" : 0 }, "schema" : "https://github.com/citation-style-language/schema/raw/master/csl-citation.json" }</w:instrText>
      </w:r>
      <w:r>
        <w:fldChar w:fldCharType="separate"/>
      </w:r>
      <w:r w:rsidR="00B6306B" w:rsidRPr="00B6306B">
        <w:rPr>
          <w:noProof/>
        </w:rPr>
        <w:t>(Keiser et al. 2007)</w:t>
      </w:r>
      <w:r>
        <w:fldChar w:fldCharType="end"/>
      </w:r>
      <w:r>
        <w:t xml:space="preserve">  when creating the SEA </w:t>
      </w:r>
      <w:r w:rsidR="003F0834">
        <w:t>statistical</w:t>
      </w:r>
      <w:r>
        <w:t xml:space="preserve"> model</w:t>
      </w:r>
      <w:r w:rsidR="001B20F6">
        <w:t>,</w:t>
      </w:r>
      <w:r>
        <w:t xml:space="preserve"> we </w:t>
      </w:r>
      <w:r w:rsidR="00FF7498">
        <w:t>calculated</w:t>
      </w:r>
      <w:r>
        <w:t xml:space="preserve"> a mapping</w:t>
      </w:r>
      <w:r w:rsidR="00E40FA6">
        <w:t xml:space="preserve"> between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</m:t>
            </m:r>
          </m:e>
        </m:d>
        <m:r>
          <w:rPr>
            <w:rFonts w:ascii="Cambria Math" w:hAnsi="Cambria Math"/>
          </w:rPr>
          <m:t>×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B</m:t>
            </m:r>
          </m:e>
        </m:d>
      </m:oMath>
      <w:r w:rsidR="00E40FA6">
        <w:rPr>
          <w:rFonts w:eastAsiaTheme="minorEastAsia"/>
        </w:rPr>
        <w:t xml:space="preserve"> </w:t>
      </w:r>
      <w:r w:rsidR="002B50D9">
        <w:rPr>
          <w:rFonts w:eastAsiaTheme="minorEastAsia"/>
        </w:rPr>
        <w:t xml:space="preserve">(= CS) </w:t>
      </w:r>
      <w:r w:rsidR="00E40FA6">
        <w:rPr>
          <w:rFonts w:eastAsiaTheme="minorEastAsia"/>
        </w:rPr>
        <w:t xml:space="preserve">and 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</m:t>
            </m:r>
          </m:e>
        </m:nary>
      </m:oMath>
      <w:r w:rsidR="002B50D9">
        <w:rPr>
          <w:rFonts w:eastAsiaTheme="minorEastAsia"/>
        </w:rPr>
        <w:t>.</w:t>
      </w:r>
      <w:r w:rsidR="001B20F6" w:rsidRPr="001B20F6">
        <w:t xml:space="preserve"> </w:t>
      </w:r>
      <w:r w:rsidR="001B20F6">
        <w:t xml:space="preserve">The results are shown in Figure 1. The plot appears to include a collection of lines, and we are exploring why. For the time being, we proceed with the analysis </w:t>
      </w:r>
      <w:r w:rsidR="00D04714">
        <w:t>given this data.</w:t>
      </w:r>
    </w:p>
    <w:p w14:paraId="01CC4802" w14:textId="77777777" w:rsidR="00F82691" w:rsidRDefault="00F82691" w:rsidP="00E40FA6"/>
    <w:p w14:paraId="5FED5E5B" w14:textId="5DB017A2" w:rsidR="0052693C" w:rsidRDefault="00F82691" w:rsidP="009F4EE4">
      <w:r>
        <w:t>:</w:t>
      </w:r>
    </w:p>
    <w:p w14:paraId="14F3340B" w14:textId="66F6969C" w:rsidR="00B92D89" w:rsidRDefault="00F82691" w:rsidP="009F4EE4">
      <w:pPr>
        <w:rPr>
          <w:lang w:bidi="he-IL"/>
        </w:rPr>
      </w:pPr>
      <w:r w:rsidRPr="00F82691">
        <w:rPr>
          <w:noProof/>
        </w:rPr>
        <w:t xml:space="preserve"> </w:t>
      </w:r>
      <w:r w:rsidR="00262147">
        <w:rPr>
          <w:noProof/>
        </w:rPr>
        <w:drawing>
          <wp:inline distT="0" distB="0" distL="0" distR="0" wp14:anchorId="179984F7" wp14:editId="0CB277EA">
            <wp:extent cx="5727700" cy="3056890"/>
            <wp:effectExtent l="0" t="0" r="1270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comb_mean_sd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56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E4D565" w14:textId="65D392A9" w:rsidR="0038569F" w:rsidRDefault="0038569F" w:rsidP="001B20F6">
      <w:pPr>
        <w:pStyle w:val="Caption"/>
        <w:keepNext/>
      </w:pPr>
      <w:r w:rsidRPr="001B20F6">
        <w:rPr>
          <w:b/>
          <w:i w:val="0"/>
          <w:iCs w:val="0"/>
        </w:rPr>
        <w:t xml:space="preserve">Figure </w:t>
      </w:r>
      <w:r w:rsidRPr="001B20F6">
        <w:rPr>
          <w:b/>
        </w:rPr>
        <w:fldChar w:fldCharType="begin"/>
      </w:r>
      <w:r w:rsidRPr="001B20F6">
        <w:rPr>
          <w:b/>
          <w:i w:val="0"/>
          <w:iCs w:val="0"/>
        </w:rPr>
        <w:instrText xml:space="preserve"> SEQ Figure \* ARABIC </w:instrText>
      </w:r>
      <w:r w:rsidRPr="001B20F6">
        <w:rPr>
          <w:b/>
        </w:rPr>
        <w:fldChar w:fldCharType="separate"/>
      </w:r>
      <w:r w:rsidRPr="001B20F6">
        <w:rPr>
          <w:b/>
          <w:i w:val="0"/>
          <w:iCs w:val="0"/>
          <w:noProof/>
        </w:rPr>
        <w:t>1</w:t>
      </w:r>
      <w:r w:rsidRPr="001B20F6">
        <w:rPr>
          <w:b/>
          <w:noProof/>
        </w:rPr>
        <w:fldChar w:fldCharType="end"/>
      </w:r>
      <w:r w:rsidRPr="001B20F6">
        <w:rPr>
          <w:b/>
          <w:i w:val="0"/>
          <w:iCs w:val="0"/>
        </w:rPr>
        <w:t xml:space="preserve"> </w:t>
      </w:r>
      <w:r w:rsidR="00C006D5" w:rsidRPr="00C006D5">
        <w:t xml:space="preserve"> </w:t>
      </w:r>
      <w:r w:rsidRPr="00C006D5">
        <w:t>Replicated sampling results. (</w:t>
      </w:r>
      <w:r w:rsidRPr="00C006D5">
        <w:rPr>
          <w:b/>
        </w:rPr>
        <w:t>A</w:t>
      </w:r>
      <w:r w:rsidRPr="00C006D5">
        <w:t xml:space="preserve">) </w:t>
      </w:r>
      <w:r w:rsidR="00C959C8" w:rsidRPr="00C006D5">
        <w:t>Linear regression</w:t>
      </w:r>
      <w:r w:rsidR="00D34684" w:rsidRPr="00C006D5">
        <w:t xml:space="preserve"> </w:t>
      </w:r>
      <w:r w:rsidR="001B20F6">
        <w:t>(</w:t>
      </w:r>
      <w:r w:rsidR="00735581" w:rsidRPr="00C006D5">
        <w:t>blue</w:t>
      </w:r>
      <w:r w:rsidR="001B20F6">
        <w:t xml:space="preserve"> line)</w:t>
      </w:r>
      <w:r w:rsidR="00735581" w:rsidRPr="00C006D5">
        <w:t xml:space="preserve"> was</w:t>
      </w:r>
      <w:r w:rsidR="00C959C8" w:rsidRPr="00C006D5">
        <w:t xml:space="preserve"> fitted to the </w:t>
      </w:r>
      <w:r w:rsidRPr="00C006D5">
        <w:t xml:space="preserve">mean of the Tc scores sum plotted against </w:t>
      </w:r>
      <w:r w:rsidR="00C959C8" w:rsidRPr="00C006D5">
        <w:rPr>
          <w:lang w:bidi="he-IL"/>
        </w:rPr>
        <w:t>CS (the number of calculations made). (</w:t>
      </w:r>
      <w:r w:rsidR="00C959C8" w:rsidRPr="00C006D5">
        <w:rPr>
          <w:b/>
          <w:lang w:bidi="he-IL"/>
        </w:rPr>
        <w:t>B</w:t>
      </w:r>
      <w:r w:rsidR="00C959C8" w:rsidRPr="00C006D5">
        <w:rPr>
          <w:lang w:bidi="he-IL"/>
        </w:rPr>
        <w:t>) Linear regression</w:t>
      </w:r>
      <w:r w:rsidR="00D34684" w:rsidRPr="00C006D5">
        <w:rPr>
          <w:lang w:bidi="he-IL"/>
        </w:rPr>
        <w:t xml:space="preserve"> </w:t>
      </w:r>
      <w:r w:rsidR="001B20F6">
        <w:rPr>
          <w:lang w:bidi="he-IL"/>
        </w:rPr>
        <w:t>(</w:t>
      </w:r>
      <w:r w:rsidR="00735581" w:rsidRPr="00C006D5">
        <w:rPr>
          <w:lang w:bidi="he-IL"/>
        </w:rPr>
        <w:t>blue</w:t>
      </w:r>
      <w:r w:rsidR="001B20F6">
        <w:rPr>
          <w:lang w:bidi="he-IL"/>
        </w:rPr>
        <w:t xml:space="preserve"> line)</w:t>
      </w:r>
      <w:r w:rsidR="00735581" w:rsidRPr="00C006D5">
        <w:rPr>
          <w:lang w:bidi="he-IL"/>
        </w:rPr>
        <w:t xml:space="preserve"> was</w:t>
      </w:r>
      <w:r w:rsidR="00C959C8" w:rsidRPr="00C006D5">
        <w:rPr>
          <w:lang w:bidi="he-IL"/>
        </w:rPr>
        <w:t xml:space="preserve"> fitted to the SD </w:t>
      </w:r>
      <w:r w:rsidR="00C959C8" w:rsidRPr="00C006D5">
        <w:t xml:space="preserve">of the Tc scores sum plotted against </w:t>
      </w:r>
      <w:r w:rsidR="00C959C8" w:rsidRPr="00341074">
        <w:rPr>
          <w:lang w:bidi="he-IL"/>
        </w:rPr>
        <w:t>CS</w:t>
      </w:r>
      <w:r w:rsidR="00C959C8" w:rsidRPr="00C006D5">
        <w:rPr>
          <w:lang w:bidi="he-IL"/>
        </w:rPr>
        <w:t>.</w:t>
      </w:r>
    </w:p>
    <w:p w14:paraId="51205021" w14:textId="7BF10A2B" w:rsidR="00E4609E" w:rsidRDefault="000062EA" w:rsidP="00E54DEB">
      <w:pPr>
        <w:rPr>
          <w:rFonts w:eastAsiaTheme="minorEastAsia"/>
        </w:rPr>
      </w:pPr>
      <w:r>
        <w:t>Fig. 1A</w:t>
      </w:r>
      <w:r w:rsidR="00F82691">
        <w:t xml:space="preserve"> sho</w:t>
      </w:r>
      <w:r>
        <w:t>ws</w:t>
      </w:r>
      <w:r w:rsidR="00F82691">
        <w:t xml:space="preserve"> the mean of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</m:t>
            </m:r>
          </m:e>
        </m:nary>
      </m:oMath>
      <w:r w:rsidR="00F82691">
        <w:rPr>
          <w:rFonts w:eastAsiaTheme="minorEastAsia"/>
        </w:rPr>
        <w:t xml:space="preserve"> for each comparison size.</w:t>
      </w:r>
      <w:r w:rsidR="009F4EE4">
        <w:rPr>
          <w:rFonts w:eastAsiaTheme="minorEastAsia"/>
        </w:rPr>
        <w:t xml:space="preserve"> </w:t>
      </w:r>
      <w:r w:rsidR="00E4609E">
        <w:t>When fitting a linear model to mean</w:t>
      </w:r>
      <w:r w:rsidR="00E54DEB">
        <w:t>,</w:t>
      </w:r>
      <w:r w:rsidR="00E4609E">
        <w:t xml:space="preserve"> the model has an R-squared value of </w:t>
      </w:r>
      <w:r w:rsidR="00E4609E" w:rsidRPr="00F82691">
        <w:t>0.8421</w:t>
      </w:r>
      <w:r w:rsidR="003864A6">
        <w:t xml:space="preserve"> but a</w:t>
      </w:r>
      <w:r>
        <w:t xml:space="preserve"> </w:t>
      </w:r>
      <w:r w:rsidR="003618F6">
        <w:t xml:space="preserve">calculated </w:t>
      </w:r>
      <w:r w:rsidR="003864A6">
        <w:t>mean square error (</w:t>
      </w:r>
      <w:r w:rsidR="003618F6">
        <w:t>MSE</w:t>
      </w:r>
      <w:r w:rsidR="003864A6">
        <w:t>)</w:t>
      </w:r>
      <w:r w:rsidR="003618F6">
        <w:t xml:space="preserve"> of </w:t>
      </w:r>
      <w:r w:rsidR="003618F6" w:rsidRPr="003618F6">
        <w:t>1.137e+08</w:t>
      </w:r>
      <w:r w:rsidR="003618F6">
        <w:t>.</w:t>
      </w:r>
    </w:p>
    <w:p w14:paraId="5FAEF36E" w14:textId="0D61F5FD" w:rsidR="009F4EE4" w:rsidRDefault="003618F6" w:rsidP="00B92D89">
      <w:pPr>
        <w:rPr>
          <w:rFonts w:eastAsiaTheme="minorEastAsia"/>
        </w:rPr>
      </w:pPr>
      <w:r>
        <w:rPr>
          <w:rFonts w:eastAsiaTheme="minorEastAsia"/>
        </w:rPr>
        <w:t>Fig. 1B</w:t>
      </w:r>
      <w:r w:rsidR="00F82691">
        <w:rPr>
          <w:rFonts w:eastAsiaTheme="minorEastAsia"/>
        </w:rPr>
        <w:t xml:space="preserve"> show</w:t>
      </w:r>
      <w:r>
        <w:rPr>
          <w:rFonts w:eastAsiaTheme="minorEastAsia"/>
        </w:rPr>
        <w:t>s</w:t>
      </w:r>
      <w:r w:rsidR="00F82691">
        <w:rPr>
          <w:rFonts w:eastAsiaTheme="minorEastAsia"/>
        </w:rPr>
        <w:t xml:space="preserve"> the standard deviation </w:t>
      </w:r>
      <w:r w:rsidR="00E4609E">
        <w:rPr>
          <w:rFonts w:eastAsiaTheme="minorEastAsia"/>
        </w:rPr>
        <w:t xml:space="preserve">(SD) </w:t>
      </w:r>
      <w:r w:rsidR="00F82691">
        <w:t xml:space="preserve">of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</m:t>
            </m:r>
          </m:e>
        </m:nary>
      </m:oMath>
      <w:r w:rsidR="00F82691">
        <w:rPr>
          <w:rFonts w:eastAsiaTheme="minorEastAsia"/>
        </w:rPr>
        <w:t xml:space="preserve"> for each comparison size.</w:t>
      </w:r>
      <w:r w:rsidR="009F4EE4">
        <w:rPr>
          <w:rFonts w:eastAsiaTheme="minorEastAsia"/>
        </w:rPr>
        <w:t xml:space="preserve"> </w:t>
      </w:r>
    </w:p>
    <w:p w14:paraId="339EE18D" w14:textId="77777777" w:rsidR="001B20F6" w:rsidRDefault="00555F58" w:rsidP="006C34F1">
      <w:r w:rsidRPr="00555F58">
        <w:lastRenderedPageBreak/>
        <w:t xml:space="preserve">When fitting a linear model to </w:t>
      </w:r>
      <w:r w:rsidR="00E4609E">
        <w:t>SD</w:t>
      </w:r>
      <w:r w:rsidR="00E54DEB">
        <w:t>,</w:t>
      </w:r>
      <w:r w:rsidRPr="00555F58">
        <w:t xml:space="preserve"> the model </w:t>
      </w:r>
      <w:r>
        <w:t xml:space="preserve">has an R-squared value of </w:t>
      </w:r>
      <w:r w:rsidRPr="00555F58">
        <w:t>0.1325</w:t>
      </w:r>
      <w:r w:rsidR="003618F6">
        <w:t xml:space="preserve"> and a calculated MSE of </w:t>
      </w:r>
      <w:r w:rsidR="003618F6" w:rsidRPr="003618F6">
        <w:t>5.179e+07</w:t>
      </w:r>
      <w:r w:rsidRPr="00555F58">
        <w:t>.</w:t>
      </w:r>
      <w:r>
        <w:t xml:space="preserve"> It is easy to see that trying to fit any model to that data wo</w:t>
      </w:r>
      <w:r w:rsidR="0009111B">
        <w:t>uld not produce usable results</w:t>
      </w:r>
      <w:r w:rsidR="00FD47E7">
        <w:t>.</w:t>
      </w:r>
      <w:r w:rsidR="0009111B">
        <w:t xml:space="preserve"> (</w:t>
      </w:r>
      <w:r>
        <w:t>In the paper describing SEA</w:t>
      </w:r>
      <w:r w:rsidR="00FD47E7">
        <w:t xml:space="preserve"> [K</w:t>
      </w:r>
      <w:r w:rsidR="006C34F1">
        <w:t>e</w:t>
      </w:r>
      <w:r w:rsidR="00FD47E7">
        <w:t>iser 2007?]</w:t>
      </w:r>
      <w:r>
        <w:t xml:space="preserve"> a nonlinear fit was </w:t>
      </w:r>
      <w:r w:rsidRPr="00555F58">
        <w:t>computed</w:t>
      </w:r>
      <w:r w:rsidR="0009111B">
        <w:t>)</w:t>
      </w:r>
      <w:r>
        <w:t xml:space="preserve">. </w:t>
      </w:r>
    </w:p>
    <w:p w14:paraId="320CABF0" w14:textId="77777777" w:rsidR="001B20F6" w:rsidRDefault="001B20F6" w:rsidP="006C34F1"/>
    <w:p w14:paraId="663AF5E2" w14:textId="77777777" w:rsidR="00B92D89" w:rsidRPr="00B92D89" w:rsidRDefault="00B92D89" w:rsidP="00B92D89"/>
    <w:p w14:paraId="2F08F234" w14:textId="054087D7" w:rsidR="00D04714" w:rsidRDefault="00B03594" w:rsidP="00D04714">
      <w:r>
        <w:t>Next</w:t>
      </w:r>
      <w:r w:rsidR="008E4C9C">
        <w:t>,</w:t>
      </w:r>
      <w:r>
        <w:t xml:space="preserve"> to tackle issues two and three</w:t>
      </w:r>
      <w:r w:rsidR="008E4C9C">
        <w:t>,</w:t>
      </w:r>
      <w:r>
        <w:t xml:space="preserve"> we </w:t>
      </w:r>
      <w:r w:rsidR="00FD47E7">
        <w:t>examine</w:t>
      </w:r>
      <w:r>
        <w:t>d</w:t>
      </w:r>
      <w:r w:rsidR="00FD47E7">
        <w:t xml:space="preserve"> the possibility</w:t>
      </w:r>
      <w:r w:rsidR="00555F58">
        <w:t xml:space="preserve"> </w:t>
      </w:r>
      <w:r w:rsidR="00FD47E7">
        <w:t xml:space="preserve">that the data above corresponds to a mixture. Specifically, </w:t>
      </w:r>
      <w:r w:rsidR="00555F58">
        <w:t xml:space="preserve">that </w:t>
      </w:r>
      <w:r w:rsidR="0009111B">
        <w:t xml:space="preserve">the </w:t>
      </w:r>
      <w:r w:rsidR="00555F58">
        <w:t xml:space="preserve">results of </w:t>
      </w:r>
      <w:r w:rsidR="00FD47E7">
        <w:t xml:space="preserve">comparisons of </w:t>
      </w:r>
      <w:r w:rsidR="00555F58">
        <w:t xml:space="preserve">the same size </w:t>
      </w:r>
      <w:r w:rsidR="00FD47E7">
        <w:t xml:space="preserve">may </w:t>
      </w:r>
      <w:r w:rsidR="00555F58">
        <w:t xml:space="preserve">differ based on the sizes of the sets used. For example, </w:t>
      </w:r>
      <w:r w:rsidR="00FD47E7">
        <w:t xml:space="preserve">a comparison of size 400 can be obtained by </w:t>
      </w:r>
      <w:r w:rsidR="00555F58">
        <w:t xml:space="preserve">comparing one ligand </w:t>
      </w:r>
      <w:r w:rsidR="00FD47E7">
        <w:t xml:space="preserve">to a set </w:t>
      </w:r>
      <w:r w:rsidR="00555F58">
        <w:t>of 400 ligands</w:t>
      </w:r>
      <w:r w:rsidR="00FD47E7">
        <w:t xml:space="preserve">, as well as by </w:t>
      </w:r>
      <w:r w:rsidR="00555F58">
        <w:t xml:space="preserve">comparing two sets of 20 ligands </w:t>
      </w:r>
      <w:r>
        <w:t>each</w:t>
      </w:r>
      <w:r w:rsidR="00555F58">
        <w:t>.</w:t>
      </w:r>
      <w:r w:rsidR="00FD47E7">
        <w:t xml:space="preserve"> We </w:t>
      </w:r>
      <w:r>
        <w:t xml:space="preserve">propose that </w:t>
      </w:r>
      <w:r w:rsidR="00555F58">
        <w:t xml:space="preserve">the results of the model are based on the size of </w:t>
      </w:r>
      <w:r w:rsidR="00FD47E7">
        <w:t xml:space="preserve">the </w:t>
      </w:r>
      <w:r w:rsidR="00555F58">
        <w:t>smaller of the two sets.</w:t>
      </w:r>
      <w:r w:rsidR="00FD47E7">
        <w:t xml:space="preserve"> </w:t>
      </w:r>
      <w:r w:rsidR="00555F58">
        <w:t>To test this</w:t>
      </w:r>
      <w:r w:rsidR="00501AD2">
        <w:t>,</w:t>
      </w:r>
      <w:r w:rsidR="00555F58">
        <w:t xml:space="preserve"> the data was grouped based on the size of the smaller set of the two used for the comparison.</w:t>
      </w:r>
      <w:r w:rsidR="00D04714" w:rsidRPr="00D04714">
        <w:t xml:space="preserve"> </w:t>
      </w:r>
      <w:r w:rsidR="00D04714">
        <w:t>The results shown below are for a small set of one ligand only. As, in practice, this is the most useful model.</w:t>
      </w:r>
    </w:p>
    <w:p w14:paraId="2F997BF3" w14:textId="2D4BD0CC" w:rsidR="00B92D89" w:rsidRDefault="00B92D89" w:rsidP="008E4C9C">
      <w:pPr>
        <w:tabs>
          <w:tab w:val="left" w:pos="1820"/>
        </w:tabs>
      </w:pPr>
    </w:p>
    <w:p w14:paraId="3FF53C5B" w14:textId="77777777" w:rsidR="00D45722" w:rsidRDefault="00D45722" w:rsidP="00B92D89"/>
    <w:p w14:paraId="6AD7D3AE" w14:textId="77777777" w:rsidR="00B92D89" w:rsidRDefault="00B92D89" w:rsidP="00B92D89">
      <w:pPr>
        <w:jc w:val="center"/>
      </w:pPr>
      <w:r>
        <w:rPr>
          <w:noProof/>
        </w:rPr>
        <w:drawing>
          <wp:inline distT="0" distB="0" distL="0" distR="0" wp14:anchorId="6F3527E4" wp14:editId="65485AD3">
            <wp:extent cx="5727700" cy="4529455"/>
            <wp:effectExtent l="0" t="0" r="1270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_tcmean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529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3913FA" w14:textId="42A3CE9E" w:rsidR="00D34684" w:rsidRPr="001B20F6" w:rsidRDefault="00D34684" w:rsidP="00D04714">
      <w:pPr>
        <w:pStyle w:val="Caption"/>
        <w:keepNext/>
        <w:rPr>
          <w:i w:val="0"/>
        </w:rPr>
      </w:pPr>
      <w:r w:rsidRPr="001B20F6">
        <w:rPr>
          <w:b/>
          <w:i w:val="0"/>
        </w:rPr>
        <w:t xml:space="preserve">Figure </w:t>
      </w:r>
      <w:r w:rsidRPr="001B20F6">
        <w:rPr>
          <w:b/>
          <w:i w:val="0"/>
        </w:rPr>
        <w:fldChar w:fldCharType="begin"/>
      </w:r>
      <w:r w:rsidRPr="001B20F6">
        <w:rPr>
          <w:b/>
          <w:i w:val="0"/>
        </w:rPr>
        <w:instrText xml:space="preserve"> SEQ Figure \* ARABIC </w:instrText>
      </w:r>
      <w:r w:rsidRPr="001B20F6">
        <w:rPr>
          <w:b/>
          <w:i w:val="0"/>
        </w:rPr>
        <w:fldChar w:fldCharType="separate"/>
      </w:r>
      <w:r w:rsidRPr="001B20F6">
        <w:rPr>
          <w:b/>
          <w:i w:val="0"/>
          <w:noProof/>
        </w:rPr>
        <w:t>2</w:t>
      </w:r>
      <w:r w:rsidRPr="001B20F6">
        <w:rPr>
          <w:b/>
          <w:i w:val="0"/>
          <w:noProof/>
        </w:rPr>
        <w:fldChar w:fldCharType="end"/>
      </w:r>
      <w:r w:rsidRPr="001B20F6">
        <w:rPr>
          <w:b/>
          <w:i w:val="0"/>
        </w:rPr>
        <w:t xml:space="preserve"> </w:t>
      </w:r>
      <w:r w:rsidR="00D6021C" w:rsidRPr="00D6021C">
        <w:rPr>
          <w:b/>
          <w:i w:val="0"/>
        </w:rPr>
        <w:t xml:space="preserve"> </w:t>
      </w:r>
      <w:r w:rsidRPr="001B20F6">
        <w:rPr>
          <w:i w:val="0"/>
        </w:rPr>
        <w:t xml:space="preserve">Linear regression </w:t>
      </w:r>
      <w:r w:rsidR="00D04714">
        <w:rPr>
          <w:i w:val="0"/>
        </w:rPr>
        <w:t>(</w:t>
      </w:r>
      <w:r w:rsidR="00735581" w:rsidRPr="001B20F6">
        <w:rPr>
          <w:i w:val="0"/>
        </w:rPr>
        <w:t>red</w:t>
      </w:r>
      <w:r w:rsidR="00D04714">
        <w:rPr>
          <w:i w:val="0"/>
        </w:rPr>
        <w:t xml:space="preserve"> line)</w:t>
      </w:r>
      <w:r w:rsidR="00735581" w:rsidRPr="001B20F6">
        <w:rPr>
          <w:i w:val="0"/>
        </w:rPr>
        <w:t xml:space="preserve"> was fitted to the mean of the Tc scores sum plotted against </w:t>
      </w:r>
      <w:r w:rsidR="00735581" w:rsidRPr="001B20F6">
        <w:rPr>
          <w:i w:val="0"/>
          <w:lang w:bidi="he-IL"/>
        </w:rPr>
        <w:t>CS.</w:t>
      </w:r>
    </w:p>
    <w:p w14:paraId="5CDC0474" w14:textId="213A53E0" w:rsidR="00D04714" w:rsidRDefault="00735581" w:rsidP="00D04714">
      <w:r>
        <w:t xml:space="preserve">Figure 2 shows the relation between the mean of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</m:t>
            </m:r>
          </m:e>
        </m:nary>
      </m:oMath>
      <w:r>
        <w:rPr>
          <w:rFonts w:eastAsiaTheme="minorEastAsia"/>
        </w:rPr>
        <w:t xml:space="preserve"> </w:t>
      </w:r>
      <w:r w:rsidR="00D04714">
        <w:rPr>
          <w:rFonts w:eastAsiaTheme="minorEastAsia"/>
        </w:rPr>
        <w:t>and</w:t>
      </w:r>
      <w:r>
        <w:rPr>
          <w:rFonts w:eastAsiaTheme="minorEastAsia"/>
        </w:rPr>
        <w:t xml:space="preserve"> the size of the second set in the comparison (i.e., </w:t>
      </w:r>
      <m:oMath>
        <m:r>
          <w:rPr>
            <w:rFonts w:ascii="Cambria Math" w:eastAsiaTheme="minorEastAsia" w:hAnsi="Cambria Math"/>
          </w:rPr>
          <m:t>mean(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)</m:t>
            </m:r>
          </m:e>
        </m:nary>
        <m:r>
          <w:rPr>
            <w:rFonts w:ascii="Cambria Math" w:eastAsiaTheme="minorEastAsia" w:hAnsi="Cambria Math"/>
          </w:rPr>
          <m:t xml:space="preserve"> ~ </m:t>
        </m:r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B</m:t>
            </m:r>
          </m:e>
        </m:d>
      </m:oMath>
      <w:r>
        <w:rPr>
          <w:rFonts w:eastAsiaTheme="minorEastAsia"/>
        </w:rPr>
        <w:t xml:space="preserve">, </w:t>
      </w:r>
      <m:oMath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A</m:t>
            </m:r>
          </m:e>
        </m:d>
        <m:r>
          <w:rPr>
            <w:rFonts w:ascii="Cambria Math" w:eastAsiaTheme="minorEastAsia" w:hAnsi="Cambria Math"/>
          </w:rPr>
          <m:t xml:space="preserve"> =1)</m:t>
        </m:r>
      </m:oMath>
      <w:r>
        <w:rPr>
          <w:rFonts w:eastAsiaTheme="minorEastAsia"/>
        </w:rPr>
        <w:t>.</w:t>
      </w:r>
      <w:r w:rsidR="00D04714">
        <w:t xml:space="preserve"> We fitted a linear regression which gave an R-squared value of 0.999 and MSE of </w:t>
      </w:r>
      <w:r w:rsidR="00D04714" w:rsidRPr="00735581">
        <w:t>0.07702</w:t>
      </w:r>
      <w:r w:rsidR="00D04714">
        <w:t>.</w:t>
      </w:r>
    </w:p>
    <w:p w14:paraId="6C876463" w14:textId="77777777" w:rsidR="00B92D89" w:rsidRPr="00B92D89" w:rsidRDefault="00B92D89" w:rsidP="00B92D89"/>
    <w:p w14:paraId="21232047" w14:textId="3737343B" w:rsidR="00B92D89" w:rsidRPr="00B92D89" w:rsidRDefault="00B92D89" w:rsidP="00B92D89">
      <w:r>
        <w:rPr>
          <w:noProof/>
        </w:rPr>
        <w:lastRenderedPageBreak/>
        <w:drawing>
          <wp:inline distT="0" distB="0" distL="0" distR="0" wp14:anchorId="40AF3D00" wp14:editId="1DC400AB">
            <wp:extent cx="5727700" cy="4529455"/>
            <wp:effectExtent l="0" t="0" r="1270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1_tcsd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529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4AAA08" w14:textId="5AC70AE7" w:rsidR="004775D0" w:rsidRPr="001B20F6" w:rsidRDefault="004775D0" w:rsidP="00D04714">
      <w:pPr>
        <w:pStyle w:val="Caption"/>
        <w:keepNext/>
        <w:rPr>
          <w:i w:val="0"/>
        </w:rPr>
      </w:pPr>
      <w:r w:rsidRPr="001B20F6">
        <w:rPr>
          <w:i w:val="0"/>
        </w:rPr>
        <w:t xml:space="preserve">Figure </w:t>
      </w:r>
      <w:r w:rsidRPr="001B20F6">
        <w:rPr>
          <w:i w:val="0"/>
        </w:rPr>
        <w:fldChar w:fldCharType="begin"/>
      </w:r>
      <w:r w:rsidRPr="001B20F6">
        <w:rPr>
          <w:i w:val="0"/>
        </w:rPr>
        <w:instrText xml:space="preserve"> SEQ Figure \* ARABIC </w:instrText>
      </w:r>
      <w:r w:rsidRPr="001B20F6">
        <w:rPr>
          <w:i w:val="0"/>
        </w:rPr>
        <w:fldChar w:fldCharType="separate"/>
      </w:r>
      <w:r w:rsidRPr="001B20F6">
        <w:rPr>
          <w:i w:val="0"/>
          <w:noProof/>
        </w:rPr>
        <w:t>3</w:t>
      </w:r>
      <w:r w:rsidRPr="001B20F6">
        <w:rPr>
          <w:i w:val="0"/>
          <w:noProof/>
        </w:rPr>
        <w:fldChar w:fldCharType="end"/>
      </w:r>
      <w:r w:rsidR="00CB3C75">
        <w:rPr>
          <w:i w:val="0"/>
          <w:noProof/>
        </w:rPr>
        <w:t>.</w:t>
      </w:r>
      <w:r w:rsidRPr="001B20F6">
        <w:rPr>
          <w:i w:val="0"/>
        </w:rPr>
        <w:t xml:space="preserve"> Linear regression drawn </w:t>
      </w:r>
      <w:r w:rsidR="00D04714">
        <w:rPr>
          <w:i w:val="0"/>
        </w:rPr>
        <w:t>(</w:t>
      </w:r>
      <w:r w:rsidRPr="001B20F6">
        <w:rPr>
          <w:i w:val="0"/>
        </w:rPr>
        <w:t>red</w:t>
      </w:r>
      <w:r w:rsidR="00D04714">
        <w:rPr>
          <w:i w:val="0"/>
        </w:rPr>
        <w:t xml:space="preserve"> line)</w:t>
      </w:r>
      <w:r w:rsidRPr="001B20F6">
        <w:rPr>
          <w:i w:val="0"/>
        </w:rPr>
        <w:t xml:space="preserve"> wa</w:t>
      </w:r>
      <w:r w:rsidRPr="001B20F6">
        <w:rPr>
          <w:i w:val="0"/>
          <w:lang w:bidi="he-IL"/>
        </w:rPr>
        <w:t xml:space="preserve">s fitted to the SD </w:t>
      </w:r>
      <w:r w:rsidRPr="001B20F6">
        <w:rPr>
          <w:i w:val="0"/>
        </w:rPr>
        <w:t xml:space="preserve">of the Tc scores sum plotted against </w:t>
      </w:r>
      <w:r w:rsidRPr="001B20F6">
        <w:rPr>
          <w:i w:val="0"/>
          <w:lang w:bidi="he-IL"/>
        </w:rPr>
        <w:t>CS.</w:t>
      </w:r>
    </w:p>
    <w:p w14:paraId="5B9A1670" w14:textId="5B6A750B" w:rsidR="00B92D89" w:rsidRPr="00B92D89" w:rsidRDefault="004775D0" w:rsidP="00D04714">
      <w:r>
        <w:t xml:space="preserve">Figure 3 shows the relation between the SD of 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</m:t>
            </m:r>
          </m:e>
        </m:nary>
      </m:oMath>
      <w:r>
        <w:rPr>
          <w:rFonts w:eastAsiaTheme="minorEastAsia"/>
        </w:rPr>
        <w:t xml:space="preserve"> and the size of the second set in the comparison (i.e., </w:t>
      </w:r>
      <m:oMath>
        <m:r>
          <w:rPr>
            <w:rFonts w:ascii="Cambria Math" w:eastAsiaTheme="minorEastAsia" w:hAnsi="Cambria Math"/>
          </w:rPr>
          <m:t>SD(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eastAsiaTheme="minorEastAsia" w:hAnsi="Cambria Math"/>
                <w:i/>
              </w:rPr>
            </m:ctrlPr>
          </m:naryPr>
          <m:sub/>
          <m:sup/>
          <m:e>
            <m:r>
              <w:rPr>
                <w:rFonts w:ascii="Cambria Math" w:eastAsiaTheme="minorEastAsia" w:hAnsi="Cambria Math"/>
              </w:rPr>
              <m:t>Tc)</m:t>
            </m:r>
          </m:e>
        </m:nary>
        <m:r>
          <w:rPr>
            <w:rFonts w:ascii="Cambria Math" w:eastAsiaTheme="minorEastAsia" w:hAnsi="Cambria Math"/>
          </w:rPr>
          <m:t xml:space="preserve"> ~ </m:t>
        </m:r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B</m:t>
            </m:r>
          </m:e>
        </m:d>
      </m:oMath>
      <w:r>
        <w:rPr>
          <w:rFonts w:eastAsiaTheme="minorEastAsia"/>
        </w:rPr>
        <w:t xml:space="preserve">, </w:t>
      </w:r>
      <m:oMath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A</m:t>
            </m:r>
          </m:e>
        </m:d>
        <m:r>
          <w:rPr>
            <w:rFonts w:ascii="Cambria Math" w:eastAsiaTheme="minorEastAsia" w:hAnsi="Cambria Math"/>
          </w:rPr>
          <m:t xml:space="preserve"> =1)</m:t>
        </m:r>
      </m:oMath>
      <w:r>
        <w:rPr>
          <w:rFonts w:eastAsiaTheme="minorEastAsia"/>
        </w:rPr>
        <w:t>.</w:t>
      </w:r>
      <w:r w:rsidR="00D04714" w:rsidRPr="00D04714">
        <w:t xml:space="preserve"> </w:t>
      </w:r>
      <w:r w:rsidR="00D04714">
        <w:t xml:space="preserve">We fitted a linear regression which gave an R-squared value of </w:t>
      </w:r>
      <w:r w:rsidR="00D04714" w:rsidRPr="00E4609E">
        <w:t>0.9868</w:t>
      </w:r>
      <w:r w:rsidR="00D04714">
        <w:t xml:space="preserve"> and MSE of </w:t>
      </w:r>
      <w:r w:rsidR="00D04714" w:rsidRPr="008510E7">
        <w:t>0.08477</w:t>
      </w:r>
      <w:r w:rsidR="00D04714">
        <w:t>.</w:t>
      </w:r>
      <w:r>
        <w:t xml:space="preserve"> </w:t>
      </w:r>
    </w:p>
    <w:p w14:paraId="415BADF0" w14:textId="77777777" w:rsidR="00B92D89" w:rsidRPr="00B92D89" w:rsidRDefault="00B92D89" w:rsidP="00B92D89"/>
    <w:p w14:paraId="510EB427" w14:textId="0940C4E4" w:rsidR="00776728" w:rsidRDefault="00AB439D" w:rsidP="00D04714">
      <w:pPr>
        <w:rPr>
          <w:rFonts w:eastAsiaTheme="minorEastAsia"/>
        </w:rPr>
      </w:pPr>
      <w:r>
        <w:t>Evidently</w:t>
      </w:r>
      <w:r w:rsidR="00B03594">
        <w:t xml:space="preserve"> by taking into account the size of the smaller set we receive a better fit to the mean</w:t>
      </w:r>
      <w:r>
        <w:t>,</w:t>
      </w:r>
      <w:r w:rsidR="00B03594">
        <w:t xml:space="preserve"> and </w:t>
      </w:r>
      <w:r>
        <w:t xml:space="preserve">much better to the </w:t>
      </w:r>
      <w:r w:rsidR="00B03594">
        <w:t>SD</w:t>
      </w:r>
      <w:r>
        <w:t>.</w:t>
      </w:r>
      <w:r w:rsidR="00B03594">
        <w:t xml:space="preserve"> </w:t>
      </w:r>
      <w:r>
        <w:t>Thus,</w:t>
      </w:r>
      <w:r w:rsidR="00B03594">
        <w:t xml:space="preserve"> it is interesting to see how the distribution of </w:t>
      </w:r>
      <w:r w:rsidR="00B03594" w:rsidRPr="002241E7">
        <w:rPr>
          <w:i/>
        </w:rPr>
        <w:t>ZS</w:t>
      </w:r>
      <w:r w:rsidR="00B03594">
        <w:t xml:space="preserve"> changes using the </w:t>
      </w:r>
      <w:r>
        <w:t>revised statistical model</w:t>
      </w:r>
      <w:r w:rsidR="00B03594">
        <w:t xml:space="preserve">. </w:t>
      </w:r>
      <w:r>
        <w:t>T</w:t>
      </w:r>
      <w:r w:rsidR="00776728">
        <w:t xml:space="preserve">he </w:t>
      </w:r>
      <w:r>
        <w:t xml:space="preserve">ZS </w:t>
      </w:r>
      <w:r w:rsidR="001C54E6">
        <w:t xml:space="preserve">density plot </w:t>
      </w:r>
      <w:r w:rsidR="00CB3C75">
        <w:t xml:space="preserve">in Fig. 4 </w:t>
      </w:r>
      <w:r>
        <w:t>suggests that</w:t>
      </w:r>
      <w:r w:rsidR="00776728">
        <w:t xml:space="preserve"> we are dealing with a bimodal normal distribution</w:t>
      </w:r>
      <w:r>
        <w:t>,</w:t>
      </w:r>
      <w:r w:rsidR="00776728">
        <w:t xml:space="preserve"> depicting two populations</w:t>
      </w:r>
      <w:r w:rsidR="00CB3C75">
        <w:t xml:space="preserve">: </w:t>
      </w:r>
      <w:r>
        <w:rPr>
          <w:rFonts w:eastAsiaTheme="minorEastAsia"/>
        </w:rPr>
        <w:t xml:space="preserve">The </w:t>
      </w:r>
      <w:r w:rsidR="00776728">
        <w:rPr>
          <w:rFonts w:eastAsiaTheme="minorEastAsia"/>
        </w:rPr>
        <w:t xml:space="preserve">right most </w:t>
      </w:r>
      <w:r>
        <w:rPr>
          <w:rFonts w:eastAsiaTheme="minorEastAsia"/>
        </w:rPr>
        <w:t>would</w:t>
      </w:r>
      <w:r w:rsidR="00776728">
        <w:rPr>
          <w:rFonts w:eastAsiaTheme="minorEastAsia"/>
        </w:rPr>
        <w:t xml:space="preserve"> </w:t>
      </w:r>
      <w:r>
        <w:rPr>
          <w:rFonts w:eastAsiaTheme="minorEastAsia"/>
        </w:rPr>
        <w:t xml:space="preserve">correspond </w:t>
      </w:r>
      <w:r w:rsidR="00776728">
        <w:rPr>
          <w:rFonts w:eastAsiaTheme="minorEastAsia"/>
        </w:rPr>
        <w:t xml:space="preserve">to ligands that bind to </w:t>
      </w:r>
      <w:r>
        <w:rPr>
          <w:rFonts w:eastAsiaTheme="minorEastAsia"/>
        </w:rPr>
        <w:t xml:space="preserve">their </w:t>
      </w:r>
      <w:r w:rsidR="00776728">
        <w:rPr>
          <w:rFonts w:eastAsiaTheme="minorEastAsia"/>
        </w:rPr>
        <w:t>targets</w:t>
      </w:r>
      <w:r>
        <w:rPr>
          <w:rFonts w:eastAsiaTheme="minorEastAsia"/>
        </w:rPr>
        <w:t>,</w:t>
      </w:r>
      <w:r w:rsidR="00776728">
        <w:rPr>
          <w:rFonts w:eastAsiaTheme="minorEastAsia"/>
        </w:rPr>
        <w:t xml:space="preserve"> and the left most </w:t>
      </w:r>
      <w:r w:rsidR="00D04714">
        <w:rPr>
          <w:rFonts w:eastAsiaTheme="minorEastAsia"/>
        </w:rPr>
        <w:t xml:space="preserve">to </w:t>
      </w:r>
      <w:r w:rsidR="00776728">
        <w:rPr>
          <w:rFonts w:eastAsiaTheme="minorEastAsia"/>
        </w:rPr>
        <w:t xml:space="preserve">ligands that </w:t>
      </w:r>
      <w:r>
        <w:rPr>
          <w:rFonts w:eastAsiaTheme="minorEastAsia"/>
        </w:rPr>
        <w:t>do not</w:t>
      </w:r>
      <w:r w:rsidR="00776728">
        <w:rPr>
          <w:rFonts w:eastAsiaTheme="minorEastAsia"/>
        </w:rPr>
        <w:t>.</w:t>
      </w:r>
    </w:p>
    <w:p w14:paraId="03E3CEB2" w14:textId="77777777" w:rsidR="00776728" w:rsidRDefault="00776728">
      <w:pPr>
        <w:rPr>
          <w:rFonts w:eastAsiaTheme="minorEastAsia"/>
        </w:rPr>
      </w:pPr>
    </w:p>
    <w:p w14:paraId="53D92BEB" w14:textId="6F7464BB" w:rsidR="00776728" w:rsidRDefault="00776728" w:rsidP="00D04714">
      <w:r>
        <w:rPr>
          <w:rFonts w:eastAsiaTheme="minorEastAsia"/>
        </w:rPr>
        <w:t xml:space="preserve">In order to test this, we used </w:t>
      </w:r>
      <w:r w:rsidR="00C15D64">
        <w:rPr>
          <w:rFonts w:eastAsiaTheme="minorEastAsia"/>
        </w:rPr>
        <w:t xml:space="preserve">Sertraline and other </w:t>
      </w:r>
      <w:r>
        <w:rPr>
          <w:rFonts w:eastAsiaTheme="minorEastAsia"/>
        </w:rPr>
        <w:t xml:space="preserve">drugs and </w:t>
      </w:r>
      <w:r w:rsidR="00C15D64">
        <w:rPr>
          <w:rFonts w:eastAsiaTheme="minorEastAsia"/>
        </w:rPr>
        <w:t xml:space="preserve">their </w:t>
      </w:r>
      <w:r>
        <w:rPr>
          <w:rFonts w:eastAsiaTheme="minorEastAsia"/>
        </w:rPr>
        <w:t xml:space="preserve">targets </w:t>
      </w:r>
      <w:r w:rsidR="00D04714">
        <w:rPr>
          <w:rFonts w:eastAsiaTheme="minorEastAsia"/>
        </w:rPr>
        <w:t xml:space="preserve">which have </w:t>
      </w:r>
      <w:r>
        <w:rPr>
          <w:rFonts w:eastAsiaTheme="minorEastAsia"/>
        </w:rPr>
        <w:t xml:space="preserve">been shown in-vitro by </w:t>
      </w:r>
      <w:r w:rsidR="005C62B2">
        <w:fldChar w:fldCharType="begin" w:fldLock="1"/>
      </w:r>
      <w:r w:rsidR="00B6306B">
        <w:instrText>ADDIN CSL_CITATION { "citationItems" : [ { "id" : "ITEM-1", "itemData" : { "DOI" : "10.1038/nature11159", "ISSN" : "0028-0836", "author" : [ { "dropping-particle" : "", "family" : "Lounkine", "given" : "Eugen", "non-dropping-particle" : "", "parse-names" : false, "suffix" : "" }, { "dropping-particle" : "", "family" : "Keiser", "given" : "Michael J.", "non-dropping-particle" : "", "parse-names" : false, "suffix" : "" }, { "dropping-particle" : "", "family" : "Whitebread", "given" : "Steven", "non-dropping-particle" : "", "parse-names" : false, "suffix" : "" }, { "dropping-particle" : "", "family" : "Mikhailov", "given" : "Dmitri", "non-dropping-particle" : "", "parse-names" : false, "suffix" : "" }, { "dropping-particle" : "", "family" : "Hamon", "given" : "Jacques", "non-dropping-particle" : "", "parse-names" : false, "suffix" : "" }, { "dropping-particle" : "", "family" : "Jenkins", "given" : "Jeremy L.", "non-dropping-particle" : "", "parse-names" : false, "suffix" : "" }, { "dropping-particle" : "", "family" : "Lavan", "given" : "Paul", "non-dropping-particle" : "", "parse-names" : false, "suffix" : "" }, { "dropping-particle" : "", "family" : "Weber", "given" : "Eckhard", "non-dropping-particle" : "", "parse-names" : false, "suffix" : "" }, { "dropping-particle" : "", "family" : "Doak", "given" : "Allison K.", "non-dropping-particle" : "", "parse-names" : false, "suffix" : "" }, { "dropping-particle" : "", "family" : "C\u00f4t\u00e9", "given" : "Serge", "non-dropping-particle" : "", "parse-names" : false, "suffix" : "" }, { "dropping-particle" : "", "family" : "Shoichet", "given" : "Brian K.", "non-dropping-particle" : "", "parse-names" : false, "suffix" : "" }, { "dropping-particle" : "", "family" : "Urban", "given" : "Laszlo", "non-dropping-particle" : "", "parse-names" : false, "suffix" : "" } ], "container-title" : "Nature", "id" : "ITEM-1", "issue" : "7403", "issued" : { "date-parts" : [ [ "2012", "6", "10" ] ] }, "page" : "361", "publisher" : "Nature Publishing Group", "title" : "Large-scale prediction and testing of drug activity on side-effect targets", "type" : "article-journal", "volume" : "486" }, "uris" : [ "http://www.mendeley.com/documents/?uuid=55de145e-104b-3938-bbb9-11c01728a3d5" ] } ], "mendeley" : { "formattedCitation" : "(Lounkine et al. 2012)", "plainTextFormattedCitation" : "(Lounkine et al. 2012)", "previouslyFormattedCitation" : "&lt;sup&gt;2&lt;/sup&gt;" }, "properties" : { "noteIndex" : 0 }, "schema" : "https://github.com/citation-style-language/schema/raw/master/csl-citation.json" }</w:instrText>
      </w:r>
      <w:r w:rsidR="005C62B2">
        <w:fldChar w:fldCharType="separate"/>
      </w:r>
      <w:r w:rsidR="00B6306B" w:rsidRPr="00B6306B">
        <w:rPr>
          <w:noProof/>
        </w:rPr>
        <w:t>(Lounkine et al. 2012)</w:t>
      </w:r>
      <w:r w:rsidR="005C62B2">
        <w:fldChar w:fldCharType="end"/>
      </w:r>
      <w:r w:rsidR="005C62B2">
        <w:t xml:space="preserve"> </w:t>
      </w:r>
      <w:r>
        <w:rPr>
          <w:rFonts w:eastAsiaTheme="minorEastAsia"/>
        </w:rPr>
        <w:t>to be positive predictions by the</w:t>
      </w:r>
      <w:r w:rsidR="00AB439D">
        <w:rPr>
          <w:rFonts w:eastAsiaTheme="minorEastAsia"/>
        </w:rPr>
        <w:t xml:space="preserve"> (original)</w:t>
      </w:r>
      <w:r>
        <w:rPr>
          <w:rFonts w:eastAsiaTheme="minorEastAsia"/>
        </w:rPr>
        <w:t xml:space="preserve"> SEA model. Each drug’s </w:t>
      </w:r>
      <w:r w:rsidRPr="002241E7">
        <w:rPr>
          <w:rFonts w:eastAsiaTheme="minorEastAsia"/>
          <w:i/>
        </w:rPr>
        <w:t>ZS</w:t>
      </w:r>
      <w:r>
        <w:rPr>
          <w:rFonts w:eastAsiaTheme="minorEastAsia"/>
        </w:rPr>
        <w:t xml:space="preserve"> </w:t>
      </w:r>
      <w:r>
        <w:t xml:space="preserve">was calculated </w:t>
      </w:r>
      <w:r>
        <w:rPr>
          <w:rFonts w:eastAsiaTheme="minorEastAsia"/>
        </w:rPr>
        <w:t>against two target protein</w:t>
      </w:r>
      <w:r w:rsidR="00DF4D0F">
        <w:rPr>
          <w:rFonts w:eastAsiaTheme="minorEastAsia"/>
        </w:rPr>
        <w:t xml:space="preserve"> ligand</w:t>
      </w:r>
      <w:r>
        <w:rPr>
          <w:rFonts w:eastAsiaTheme="minorEastAsia"/>
        </w:rPr>
        <w:t xml:space="preserve"> groups, the first </w:t>
      </w:r>
      <w:r w:rsidR="00DF4D0F">
        <w:rPr>
          <w:rFonts w:eastAsiaTheme="minorEastAsia"/>
        </w:rPr>
        <w:t xml:space="preserve">composed of known ligands of the </w:t>
      </w:r>
      <w:r>
        <w:rPr>
          <w:rFonts w:eastAsiaTheme="minorEastAsia"/>
        </w:rPr>
        <w:t xml:space="preserve">human </w:t>
      </w:r>
      <w:r w:rsidR="00DF4D0F">
        <w:rPr>
          <w:rFonts w:eastAsiaTheme="minorEastAsia"/>
        </w:rPr>
        <w:t xml:space="preserve">target </w:t>
      </w:r>
      <w:r>
        <w:rPr>
          <w:rFonts w:eastAsiaTheme="minorEastAsia"/>
        </w:rPr>
        <w:t xml:space="preserve">only, and the second </w:t>
      </w:r>
      <w:r w:rsidR="00DF4D0F">
        <w:rPr>
          <w:rFonts w:eastAsiaTheme="minorEastAsia"/>
        </w:rPr>
        <w:t xml:space="preserve">composed by </w:t>
      </w:r>
      <w:r>
        <w:rPr>
          <w:rFonts w:eastAsiaTheme="minorEastAsia"/>
        </w:rPr>
        <w:t xml:space="preserve">all </w:t>
      </w:r>
      <w:r w:rsidR="00DF4D0F">
        <w:rPr>
          <w:rFonts w:eastAsiaTheme="minorEastAsia"/>
        </w:rPr>
        <w:t xml:space="preserve">ligands from all </w:t>
      </w:r>
      <w:r>
        <w:rPr>
          <w:rFonts w:eastAsiaTheme="minorEastAsia"/>
        </w:rPr>
        <w:t>organisms for which binding information is available</w:t>
      </w:r>
      <w:r>
        <w:t xml:space="preserve">. This is done since in </w:t>
      </w:r>
      <w:r w:rsidR="005C62B2">
        <w:fldChar w:fldCharType="begin" w:fldLock="1"/>
      </w:r>
      <w:r w:rsidR="00B6306B">
        <w:instrText>ADDIN CSL_CITATION { "citationItems" : [ { "id" : "ITEM-1", "itemData" : { "DOI" : "10.1038/nature11159", "ISSN" : "0028-0836", "author" : [ { "dropping-particle" : "", "family" : "Lounkine", "given" : "Eugen", "non-dropping-particle" : "", "parse-names" : false, "suffix" : "" }, { "dropping-particle" : "", "family" : "Keiser", "given" : "Michael J.", "non-dropping-particle" : "", "parse-names" : false, "suffix" : "" }, { "dropping-particle" : "", "family" : "Whitebread", "given" : "Steven", "non-dropping-particle" : "", "parse-names" : false, "suffix" : "" }, { "dropping-particle" : "", "family" : "Mikhailov", "given" : "Dmitri", "non-dropping-particle" : "", "parse-names" : false, "suffix" : "" }, { "dropping-particle" : "", "family" : "Hamon", "given" : "Jacques", "non-dropping-particle" : "", "parse-names" : false, "suffix" : "" }, { "dropping-particle" : "", "family" : "Jenkins", "given" : "Jeremy L.", "non-dropping-particle" : "", "parse-names" : false, "suffix" : "" }, { "dropping-particle" : "", "family" : "Lavan", "given" : "Paul", "non-dropping-particle" : "", "parse-names" : false, "suffix" : "" }, { "dropping-particle" : "", "family" : "Weber", "given" : "Eckhard", "non-dropping-particle" : "", "parse-names" : false, "suffix" : "" }, { "dropping-particle" : "", "family" : "Doak", "given" : "Allison K.", "non-dropping-particle" : "", "parse-names" : false, "suffix" : "" }, { "dropping-particle" : "", "family" : "C\u00f4t\u00e9", "given" : "Serge", "non-dropping-particle" : "", "parse-names" : false, "suffix" : "" }, { "dropping-particle" : "", "family" : "Shoichet", "given" : "Brian K.", "non-dropping-particle" : "", "parse-names" : false, "suffix" : "" }, { "dropping-particle" : "", "family" : "Urban", "given" : "Laszlo", "non-dropping-particle" : "", "parse-names" : false, "suffix" : "" } ], "container-title" : "Nature", "id" : "ITEM-1", "issue" : "7403", "issued" : { "date-parts" : [ [ "2012", "6", "10" ] ] }, "page" : "361", "publisher" : "Nature Publishing Group", "title" : "Large-scale prediction and testing of drug activity on side-effect targets", "type" : "article-journal", "volume" : "486" }, "uris" : [ "http://www.mendeley.com/documents/?uuid=55de145e-104b-3938-bbb9-11c01728a3d5" ] } ], "mendeley" : { "formattedCitation" : "(Lounkine et al. 2012)", "plainTextFormattedCitation" : "(Lounkine et al. 2012)", "previouslyFormattedCitation" : "&lt;sup&gt;2&lt;/sup&gt;" }, "properties" : { "noteIndex" : 0 }, "schema" : "https://github.com/citation-style-language/schema/raw/master/csl-citation.json" }</w:instrText>
      </w:r>
      <w:r w:rsidR="005C62B2">
        <w:fldChar w:fldCharType="separate"/>
      </w:r>
      <w:r w:rsidR="00B6306B" w:rsidRPr="00B6306B">
        <w:rPr>
          <w:noProof/>
        </w:rPr>
        <w:t>(Lounkine et al. 2012)</w:t>
      </w:r>
      <w:r w:rsidR="005C62B2">
        <w:fldChar w:fldCharType="end"/>
      </w:r>
      <w:r w:rsidR="005C62B2">
        <w:t xml:space="preserve"> </w:t>
      </w:r>
      <w:r>
        <w:rPr>
          <w:rFonts w:eastAsiaTheme="minorEastAsia"/>
        </w:rPr>
        <w:t>it is unclear whether the predictions were made against human proteins only or against all organisms for which binding information is available</w:t>
      </w:r>
      <w:r>
        <w:t>.</w:t>
      </w:r>
      <w:r w:rsidR="00C15D64">
        <w:t xml:space="preserve"> Mapping the results into the distribution of Fig. 4 shows that all these binders appear on the right, in support of our suggestion.</w:t>
      </w:r>
    </w:p>
    <w:p w14:paraId="5E444E6D" w14:textId="77777777" w:rsidR="00776728" w:rsidRDefault="00776728"/>
    <w:p w14:paraId="16D68016" w14:textId="77777777" w:rsidR="00904810" w:rsidRDefault="00904810"/>
    <w:p w14:paraId="752CB590" w14:textId="2B7D9039" w:rsidR="009F4EE4" w:rsidRDefault="00C15D64" w:rsidP="006C58C2">
      <w:r>
        <w:lastRenderedPageBreak/>
        <w:t>We</w:t>
      </w:r>
      <w:r w:rsidR="006C58C2">
        <w:t xml:space="preserve"> plan</w:t>
      </w:r>
      <w:r w:rsidR="00904810">
        <w:t xml:space="preserve"> to </w:t>
      </w:r>
      <w:r w:rsidR="006C58C2">
        <w:t xml:space="preserve">ask </w:t>
      </w:r>
      <w:r w:rsidR="00904810">
        <w:t xml:space="preserve">Shoichet and Keiser to provide details of false positives and ambiguous results (predictions which do bind but at a high concentrations) and see </w:t>
      </w:r>
      <w:r w:rsidR="006C58C2">
        <w:t xml:space="preserve">where they </w:t>
      </w:r>
      <w:r w:rsidR="001C54E6">
        <w:t xml:space="preserve">fall </w:t>
      </w:r>
      <w:r w:rsidR="006C58C2">
        <w:t xml:space="preserve">in the </w:t>
      </w:r>
      <w:r w:rsidR="001C54E6">
        <w:t>density plot in</w:t>
      </w:r>
      <w:r w:rsidR="006C58C2">
        <w:t xml:space="preserve"> Fig. 4. </w:t>
      </w:r>
    </w:p>
    <w:p w14:paraId="2805497E" w14:textId="77777777" w:rsidR="00904810" w:rsidRDefault="00904810" w:rsidP="00B92D89"/>
    <w:p w14:paraId="388B8437" w14:textId="7A11A22B" w:rsidR="004430A2" w:rsidRDefault="004430A2" w:rsidP="00B92D89"/>
    <w:p w14:paraId="788F44F6" w14:textId="4E9E7EAF" w:rsidR="0098473D" w:rsidRDefault="00CB3C75" w:rsidP="001B20F6">
      <w:pPr>
        <w:pStyle w:val="Caption"/>
        <w:keepNext/>
      </w:pPr>
      <w:r>
        <w:rPr>
          <w:i w:val="0"/>
          <w:iCs w:val="0"/>
          <w:noProof/>
        </w:rPr>
        <w:drawing>
          <wp:inline distT="0" distB="0" distL="0" distR="0" wp14:anchorId="0517B511" wp14:editId="39F7D48A">
            <wp:extent cx="5727700" cy="3056890"/>
            <wp:effectExtent l="0" t="0" r="1270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zs_hist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56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864DF5" w14:textId="063B364D" w:rsidR="00CB3C75" w:rsidRPr="001B20F6" w:rsidRDefault="00CB3C75" w:rsidP="00CB3C75">
      <w:pPr>
        <w:pStyle w:val="Caption"/>
        <w:keepNext/>
        <w:rPr>
          <w:i w:val="0"/>
        </w:rPr>
      </w:pPr>
      <w:r w:rsidRPr="001B20F6">
        <w:rPr>
          <w:b/>
          <w:i w:val="0"/>
        </w:rPr>
        <w:t xml:space="preserve">Figure </w:t>
      </w:r>
      <w:r w:rsidRPr="001B20F6">
        <w:rPr>
          <w:b/>
          <w:i w:val="0"/>
        </w:rPr>
        <w:fldChar w:fldCharType="begin"/>
      </w:r>
      <w:r w:rsidRPr="001B20F6">
        <w:rPr>
          <w:b/>
          <w:i w:val="0"/>
        </w:rPr>
        <w:instrText xml:space="preserve"> SEQ Figure \* ARABIC </w:instrText>
      </w:r>
      <w:r w:rsidRPr="001B20F6">
        <w:rPr>
          <w:b/>
          <w:i w:val="0"/>
        </w:rPr>
        <w:fldChar w:fldCharType="separate"/>
      </w:r>
      <w:r w:rsidRPr="001B20F6">
        <w:rPr>
          <w:b/>
          <w:i w:val="0"/>
          <w:noProof/>
        </w:rPr>
        <w:t>4</w:t>
      </w:r>
      <w:r w:rsidRPr="001B20F6">
        <w:rPr>
          <w:b/>
          <w:i w:val="0"/>
          <w:noProof/>
        </w:rPr>
        <w:fldChar w:fldCharType="end"/>
      </w:r>
      <w:r w:rsidR="000879A7" w:rsidRPr="001B20F6">
        <w:rPr>
          <w:i w:val="0"/>
          <w:noProof/>
        </w:rPr>
        <w:t>.</w:t>
      </w:r>
      <w:r w:rsidR="000879A7">
        <w:rPr>
          <w:i w:val="0"/>
          <w:noProof/>
        </w:rPr>
        <w:t xml:space="preserve"> </w:t>
      </w:r>
      <w:r w:rsidR="00933763">
        <w:rPr>
          <w:i w:val="0"/>
          <w:noProof/>
        </w:rPr>
        <w:t>Normalized z</w:t>
      </w:r>
      <w:r w:rsidR="0084153D">
        <w:rPr>
          <w:i w:val="0"/>
          <w:noProof/>
        </w:rPr>
        <w:t xml:space="preserve">-scores density plot. </w:t>
      </w:r>
      <w:r w:rsidR="00D71209">
        <w:rPr>
          <w:i w:val="0"/>
          <w:noProof/>
        </w:rPr>
        <w:t>P</w:t>
      </w:r>
      <w:r w:rsidR="006E4637">
        <w:rPr>
          <w:i w:val="0"/>
          <w:noProof/>
        </w:rPr>
        <w:t>ositive predictions made by SEA</w:t>
      </w:r>
      <w:r w:rsidR="00D71209">
        <w:rPr>
          <w:i w:val="0"/>
          <w:noProof/>
        </w:rPr>
        <w:t xml:space="preserve"> z-scores are plotted as vertical lines</w:t>
      </w:r>
      <w:r w:rsidR="006E4637">
        <w:rPr>
          <w:i w:val="0"/>
          <w:noProof/>
        </w:rPr>
        <w:t>.</w:t>
      </w:r>
      <w:r w:rsidR="000154A8">
        <w:rPr>
          <w:i w:val="0"/>
          <w:noProof/>
        </w:rPr>
        <w:t xml:space="preserve"> For each drug two ZS were calculated. The first</w:t>
      </w:r>
      <w:r w:rsidR="00DF4D0F">
        <w:rPr>
          <w:i w:val="0"/>
          <w:noProof/>
        </w:rPr>
        <w:t>, colored in the lighter shade,</w:t>
      </w:r>
      <w:r w:rsidR="000154A8">
        <w:rPr>
          <w:i w:val="0"/>
          <w:noProof/>
        </w:rPr>
        <w:t xml:space="preserve"> against the known ligands of the human target only and the second</w:t>
      </w:r>
      <w:r w:rsidR="00DF4D0F">
        <w:rPr>
          <w:i w:val="0"/>
          <w:noProof/>
        </w:rPr>
        <w:t>, colored in the dark shade,</w:t>
      </w:r>
      <w:r w:rsidR="000154A8">
        <w:rPr>
          <w:i w:val="0"/>
          <w:noProof/>
        </w:rPr>
        <w:t xml:space="preserve"> against the known ligands of the same target across all organisms </w:t>
      </w:r>
      <w:r w:rsidR="000154A8">
        <w:rPr>
          <w:i w:val="0"/>
        </w:rPr>
        <w:t xml:space="preserve">with known binding data. </w:t>
      </w:r>
      <w:r w:rsidR="00DF4D0F">
        <w:rPr>
          <w:i w:val="0"/>
        </w:rPr>
        <w:t xml:space="preserve">For </w:t>
      </w:r>
      <w:r w:rsidR="00EC6AB3">
        <w:rPr>
          <w:i w:val="0"/>
        </w:rPr>
        <w:t>example,</w:t>
      </w:r>
      <w:r w:rsidR="004A6BAD">
        <w:rPr>
          <w:i w:val="0"/>
        </w:rPr>
        <w:t xml:space="preserve"> Aprindine</w:t>
      </w:r>
      <w:r w:rsidR="00DF4D0F">
        <w:rPr>
          <w:i w:val="0"/>
        </w:rPr>
        <w:t xml:space="preserve">: when we calculated the ZS </w:t>
      </w:r>
      <w:r w:rsidR="004A6BAD">
        <w:rPr>
          <w:i w:val="0"/>
        </w:rPr>
        <w:t>against ligands from all organisms this</w:t>
      </w:r>
      <w:r w:rsidR="00DF4D0F">
        <w:rPr>
          <w:i w:val="0"/>
        </w:rPr>
        <w:t xml:space="preserve"> resulted in a ZS of </w:t>
      </w:r>
      <w:r w:rsidR="00DF4D0F" w:rsidRPr="00DF4D0F">
        <w:rPr>
          <w:i w:val="0"/>
        </w:rPr>
        <w:t>0.568764</w:t>
      </w:r>
      <w:r w:rsidR="00DF4D0F">
        <w:rPr>
          <w:i w:val="0"/>
        </w:rPr>
        <w:t xml:space="preserve"> </w:t>
      </w:r>
      <w:r w:rsidR="004A6BAD">
        <w:rPr>
          <w:i w:val="0"/>
        </w:rPr>
        <w:t xml:space="preserve">(plotted in dark green) and against ligands from the human target only this resulted in a ZS of </w:t>
      </w:r>
      <w:r w:rsidR="004A6BAD" w:rsidRPr="004A6BAD">
        <w:rPr>
          <w:i w:val="0"/>
        </w:rPr>
        <w:t>0.7971227</w:t>
      </w:r>
      <w:r w:rsidR="004A6BAD">
        <w:rPr>
          <w:i w:val="0"/>
        </w:rPr>
        <w:t xml:space="preserve"> (plotted in green).</w:t>
      </w:r>
    </w:p>
    <w:p w14:paraId="7672726A" w14:textId="3FE1A171" w:rsidR="004A6BAD" w:rsidRDefault="004A6BAD" w:rsidP="001B20F6">
      <w:pPr>
        <w:tabs>
          <w:tab w:val="left" w:pos="5898"/>
        </w:tabs>
      </w:pPr>
      <w:r>
        <w:tab/>
      </w:r>
    </w:p>
    <w:p w14:paraId="6B4E8F70" w14:textId="77777777" w:rsidR="0098473D" w:rsidRDefault="0098473D" w:rsidP="001B20F6">
      <w:pPr>
        <w:tabs>
          <w:tab w:val="center" w:pos="4510"/>
        </w:tabs>
      </w:pPr>
      <w:r w:rsidRPr="004A6BAD">
        <w:br w:type="page"/>
      </w:r>
      <w:r w:rsidR="004A6BAD">
        <w:lastRenderedPageBreak/>
        <w:tab/>
      </w:r>
    </w:p>
    <w:p w14:paraId="076D700A" w14:textId="3A4EC785" w:rsidR="00B6306B" w:rsidRPr="00B6306B" w:rsidRDefault="0098473D" w:rsidP="00B6306B">
      <w:pPr>
        <w:widowControl w:val="0"/>
        <w:autoSpaceDE w:val="0"/>
        <w:autoSpaceDN w:val="0"/>
        <w:adjustRightInd w:val="0"/>
        <w:ind w:left="480" w:hanging="480"/>
        <w:rPr>
          <w:rFonts w:ascii="Calibri" w:eastAsia="Times New Roman" w:hAnsi="Calibri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6306B" w:rsidRPr="00B6306B">
        <w:rPr>
          <w:rFonts w:ascii="Calibri" w:eastAsia="Times New Roman" w:hAnsi="Calibri" w:cs="Times New Roman"/>
          <w:noProof/>
        </w:rPr>
        <w:t xml:space="preserve">Keiser, M.J. et al., 2007. Relating protein pharmacology by ligand chemistry. </w:t>
      </w:r>
      <w:r w:rsidR="00B6306B" w:rsidRPr="00B6306B">
        <w:rPr>
          <w:rFonts w:ascii="Calibri" w:eastAsia="Times New Roman" w:hAnsi="Calibri" w:cs="Times New Roman"/>
          <w:i/>
          <w:iCs/>
          <w:noProof/>
        </w:rPr>
        <w:t>Nat Biotech</w:t>
      </w:r>
      <w:r w:rsidR="00B6306B" w:rsidRPr="00B6306B">
        <w:rPr>
          <w:rFonts w:ascii="Calibri" w:eastAsia="Times New Roman" w:hAnsi="Calibri" w:cs="Times New Roman"/>
          <w:noProof/>
        </w:rPr>
        <w:t>, 25(2), pp.197–206. Available at: http://dx.doi.org/10.1038/nbt1284.</w:t>
      </w:r>
    </w:p>
    <w:p w14:paraId="0C6FDBC5" w14:textId="77777777" w:rsidR="00B6306B" w:rsidRPr="00B6306B" w:rsidRDefault="00B6306B" w:rsidP="00B6306B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 w:rsidRPr="00B6306B">
        <w:rPr>
          <w:rFonts w:ascii="Calibri" w:eastAsia="Times New Roman" w:hAnsi="Calibri" w:cs="Times New Roman"/>
          <w:noProof/>
        </w:rPr>
        <w:t xml:space="preserve">Lounkine, E. et al., 2012. Large-scale prediction and testing of drug activity on side-effect targets. </w:t>
      </w:r>
      <w:r w:rsidRPr="00B6306B">
        <w:rPr>
          <w:rFonts w:ascii="Calibri" w:eastAsia="Times New Roman" w:hAnsi="Calibri" w:cs="Times New Roman"/>
          <w:i/>
          <w:iCs/>
          <w:noProof/>
        </w:rPr>
        <w:t>Nature</w:t>
      </w:r>
      <w:r w:rsidRPr="00B6306B">
        <w:rPr>
          <w:rFonts w:ascii="Calibri" w:eastAsia="Times New Roman" w:hAnsi="Calibri" w:cs="Times New Roman"/>
          <w:noProof/>
        </w:rPr>
        <w:t>, 486(7403), p.361. Available at: http://www.nature.com/doifinder/10.1038/nature11159 [Accessed June 8, 2016].</w:t>
      </w:r>
    </w:p>
    <w:p w14:paraId="59304863" w14:textId="0FA1C8B0" w:rsidR="0095087C" w:rsidRPr="00B92D89" w:rsidRDefault="0098473D" w:rsidP="001B20F6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sectPr w:rsidR="0095087C" w:rsidRPr="00B92D89" w:rsidSect="009870D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2C47B29" w14:textId="77777777" w:rsidR="00D11A89" w:rsidRDefault="00D11A89" w:rsidP="00B92D89">
      <w:r>
        <w:separator/>
      </w:r>
    </w:p>
  </w:endnote>
  <w:endnote w:type="continuationSeparator" w:id="0">
    <w:p w14:paraId="62699BE2" w14:textId="77777777" w:rsidR="00D11A89" w:rsidRDefault="00D11A89" w:rsidP="00B92D8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B64C65" w14:textId="77777777" w:rsidR="00D11A89" w:rsidRDefault="00D11A89" w:rsidP="00B92D89">
      <w:r>
        <w:separator/>
      </w:r>
    </w:p>
  </w:footnote>
  <w:footnote w:type="continuationSeparator" w:id="0">
    <w:p w14:paraId="24FC938B" w14:textId="77777777" w:rsidR="00D11A89" w:rsidRDefault="00D11A89" w:rsidP="00B92D8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6DE3C94"/>
    <w:multiLevelType w:val="hybridMultilevel"/>
    <w:tmpl w:val="1ED894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ADC19E6"/>
    <w:multiLevelType w:val="hybridMultilevel"/>
    <w:tmpl w:val="1A6ACC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28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92D89"/>
    <w:rsid w:val="000062EA"/>
    <w:rsid w:val="000154A8"/>
    <w:rsid w:val="000246B2"/>
    <w:rsid w:val="00052609"/>
    <w:rsid w:val="00070353"/>
    <w:rsid w:val="000879A7"/>
    <w:rsid w:val="0009111B"/>
    <w:rsid w:val="000C3522"/>
    <w:rsid w:val="000F4002"/>
    <w:rsid w:val="001510A4"/>
    <w:rsid w:val="00163060"/>
    <w:rsid w:val="00190DC8"/>
    <w:rsid w:val="001B20F6"/>
    <w:rsid w:val="001C54E6"/>
    <w:rsid w:val="002241E7"/>
    <w:rsid w:val="002449C5"/>
    <w:rsid w:val="00262147"/>
    <w:rsid w:val="002B50D9"/>
    <w:rsid w:val="002D063B"/>
    <w:rsid w:val="00311B4B"/>
    <w:rsid w:val="00341074"/>
    <w:rsid w:val="003618F6"/>
    <w:rsid w:val="003714B2"/>
    <w:rsid w:val="00372D16"/>
    <w:rsid w:val="0038569F"/>
    <w:rsid w:val="003864A6"/>
    <w:rsid w:val="003F0834"/>
    <w:rsid w:val="003F3C81"/>
    <w:rsid w:val="003F4B2B"/>
    <w:rsid w:val="00416327"/>
    <w:rsid w:val="00422F24"/>
    <w:rsid w:val="00425065"/>
    <w:rsid w:val="004364BD"/>
    <w:rsid w:val="004430A2"/>
    <w:rsid w:val="0047638F"/>
    <w:rsid w:val="004775D0"/>
    <w:rsid w:val="004A5DC4"/>
    <w:rsid w:val="004A6BAD"/>
    <w:rsid w:val="004C6EDF"/>
    <w:rsid w:val="004E6F76"/>
    <w:rsid w:val="00500F21"/>
    <w:rsid w:val="00501AD2"/>
    <w:rsid w:val="0052693C"/>
    <w:rsid w:val="00552AE4"/>
    <w:rsid w:val="00555F58"/>
    <w:rsid w:val="00575F40"/>
    <w:rsid w:val="005C62B2"/>
    <w:rsid w:val="00651474"/>
    <w:rsid w:val="006C34F1"/>
    <w:rsid w:val="006C58C2"/>
    <w:rsid w:val="006E4637"/>
    <w:rsid w:val="006F4EC6"/>
    <w:rsid w:val="007173AB"/>
    <w:rsid w:val="00735581"/>
    <w:rsid w:val="00742C11"/>
    <w:rsid w:val="0077509E"/>
    <w:rsid w:val="00776728"/>
    <w:rsid w:val="007A4E9C"/>
    <w:rsid w:val="00801010"/>
    <w:rsid w:val="00836E97"/>
    <w:rsid w:val="0084153D"/>
    <w:rsid w:val="00850323"/>
    <w:rsid w:val="008510E7"/>
    <w:rsid w:val="00865A39"/>
    <w:rsid w:val="008752CE"/>
    <w:rsid w:val="008E4C9C"/>
    <w:rsid w:val="00904810"/>
    <w:rsid w:val="00913567"/>
    <w:rsid w:val="00933763"/>
    <w:rsid w:val="009677EE"/>
    <w:rsid w:val="009732C8"/>
    <w:rsid w:val="00980193"/>
    <w:rsid w:val="0098473D"/>
    <w:rsid w:val="009870DF"/>
    <w:rsid w:val="009E2321"/>
    <w:rsid w:val="009F4EE4"/>
    <w:rsid w:val="00A52A4A"/>
    <w:rsid w:val="00A60604"/>
    <w:rsid w:val="00A62F4D"/>
    <w:rsid w:val="00A85F5D"/>
    <w:rsid w:val="00AB439D"/>
    <w:rsid w:val="00AD6B1B"/>
    <w:rsid w:val="00B03594"/>
    <w:rsid w:val="00B512B1"/>
    <w:rsid w:val="00B6306B"/>
    <w:rsid w:val="00B6672D"/>
    <w:rsid w:val="00B7604D"/>
    <w:rsid w:val="00B92D89"/>
    <w:rsid w:val="00B979C4"/>
    <w:rsid w:val="00BE352B"/>
    <w:rsid w:val="00BE61E2"/>
    <w:rsid w:val="00C006D5"/>
    <w:rsid w:val="00C15D64"/>
    <w:rsid w:val="00C603A2"/>
    <w:rsid w:val="00C657C1"/>
    <w:rsid w:val="00C86852"/>
    <w:rsid w:val="00C959C8"/>
    <w:rsid w:val="00CB3C75"/>
    <w:rsid w:val="00CE74CF"/>
    <w:rsid w:val="00CF7B69"/>
    <w:rsid w:val="00D0129A"/>
    <w:rsid w:val="00D04714"/>
    <w:rsid w:val="00D11A89"/>
    <w:rsid w:val="00D34684"/>
    <w:rsid w:val="00D44FA1"/>
    <w:rsid w:val="00D45722"/>
    <w:rsid w:val="00D53342"/>
    <w:rsid w:val="00D6021C"/>
    <w:rsid w:val="00D71209"/>
    <w:rsid w:val="00D72091"/>
    <w:rsid w:val="00DE7DA7"/>
    <w:rsid w:val="00DF3477"/>
    <w:rsid w:val="00DF4D0F"/>
    <w:rsid w:val="00E01C60"/>
    <w:rsid w:val="00E40FA6"/>
    <w:rsid w:val="00E4609E"/>
    <w:rsid w:val="00E54DEB"/>
    <w:rsid w:val="00E737CC"/>
    <w:rsid w:val="00EC6AB3"/>
    <w:rsid w:val="00F24AC6"/>
    <w:rsid w:val="00F36B20"/>
    <w:rsid w:val="00F71691"/>
    <w:rsid w:val="00F77522"/>
    <w:rsid w:val="00F82691"/>
    <w:rsid w:val="00FD47E7"/>
    <w:rsid w:val="00FF74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FA28E21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B92D8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92D89"/>
  </w:style>
  <w:style w:type="paragraph" w:styleId="Footer">
    <w:name w:val="footer"/>
    <w:basedOn w:val="Normal"/>
    <w:link w:val="FooterChar"/>
    <w:uiPriority w:val="99"/>
    <w:unhideWhenUsed/>
    <w:rsid w:val="00B92D8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92D89"/>
  </w:style>
  <w:style w:type="paragraph" w:styleId="ListParagraph">
    <w:name w:val="List Paragraph"/>
    <w:basedOn w:val="Normal"/>
    <w:uiPriority w:val="34"/>
    <w:qFormat/>
    <w:rsid w:val="00311B4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311B4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246B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246B2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052609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085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2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608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2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8F6411B6-84FC-714F-9603-724BCC2B33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8</TotalTime>
  <Pages>6</Pages>
  <Words>4121</Words>
  <Characters>23493</Characters>
  <Application>Microsoft Macintosh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9</cp:revision>
  <dcterms:created xsi:type="dcterms:W3CDTF">2016-11-05T14:28:00Z</dcterms:created>
  <dcterms:modified xsi:type="dcterms:W3CDTF">2016-11-17T0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d0ef02b-b51b-3759-961a-01b1c2d68fbf</vt:lpwstr>
  </property>
  <property fmtid="{D5CDD505-2E9C-101B-9397-08002B2CF9AE}" pid="4" name="Mendeley Citation Style_1">
    <vt:lpwstr>http://www.zotero.org/styles/harvard1</vt:lpwstr>
  </property>
</Properties>
</file>